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512F8D" w14:textId="77777777" w:rsidR="008261D6" w:rsidRDefault="0036233A">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14:anchorId="39CB4D29" wp14:editId="475BEC1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14:anchorId="2C7E2D04" wp14:editId="7F91BE6D">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489A29EF" w14:textId="77777777" w:rsidR="008261D6" w:rsidRDefault="0036233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5D479D60" w14:textId="77777777" w:rsidR="008261D6" w:rsidRDefault="0036233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1F6D46C4" w14:textId="77777777" w:rsidR="008261D6" w:rsidRDefault="0036233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3E408D58" w14:textId="77777777" w:rsidR="008261D6" w:rsidRPr="000D4820" w:rsidRDefault="008261D6" w:rsidP="000D4820">
      <w:pPr>
        <w:spacing w:after="0" w:line="240" w:lineRule="auto"/>
        <w:rPr>
          <w:rFonts w:ascii="Times New Roman" w:hAnsi="Times New Roman"/>
          <w:b/>
          <w:sz w:val="24"/>
          <w:szCs w:val="28"/>
          <w:lang w:val="en-US"/>
        </w:rPr>
      </w:pPr>
    </w:p>
    <w:p w14:paraId="0713850B" w14:textId="77777777" w:rsidR="00E32E02" w:rsidRDefault="00E32E02" w:rsidP="00E32E02">
      <w:pPr>
        <w:spacing w:after="0" w:line="240" w:lineRule="auto"/>
        <w:jc w:val="center"/>
        <w:rPr>
          <w:rFonts w:ascii="Times New Roman" w:hAnsi="Times New Roman" w:cs="Times New Roman"/>
          <w:b/>
          <w:bCs/>
          <w:sz w:val="24"/>
          <w:szCs w:val="28"/>
        </w:rPr>
      </w:pPr>
      <w:r>
        <w:rPr>
          <w:rFonts w:ascii="Times New Roman" w:hAnsi="Times New Roman" w:cs="Times New Roman"/>
          <w:b/>
          <w:bCs/>
          <w:sz w:val="24"/>
          <w:szCs w:val="28"/>
        </w:rPr>
        <w:t>Pola Asuh Orang Tua</w:t>
      </w:r>
      <w:r w:rsidRPr="00843541">
        <w:rPr>
          <w:rFonts w:ascii="Times New Roman" w:hAnsi="Times New Roman" w:cs="Times New Roman"/>
          <w:b/>
          <w:bCs/>
          <w:sz w:val="24"/>
          <w:szCs w:val="28"/>
        </w:rPr>
        <w:t xml:space="preserve"> Dalam Pendampingan Belajar Dari Rumah Untuk Menumbuhka</w:t>
      </w:r>
      <w:r>
        <w:rPr>
          <w:rFonts w:ascii="Times New Roman" w:hAnsi="Times New Roman" w:cs="Times New Roman"/>
          <w:b/>
          <w:bCs/>
          <w:sz w:val="24"/>
          <w:szCs w:val="28"/>
        </w:rPr>
        <w:t xml:space="preserve">n Perkembangan Moral Anak SD Pada </w:t>
      </w:r>
      <w:r w:rsidRPr="00843541">
        <w:rPr>
          <w:rFonts w:ascii="Times New Roman" w:hAnsi="Times New Roman" w:cs="Times New Roman"/>
          <w:b/>
          <w:bCs/>
          <w:sz w:val="24"/>
          <w:szCs w:val="28"/>
        </w:rPr>
        <w:t>Masa Pandemi Covid-19</w:t>
      </w:r>
      <w:r>
        <w:rPr>
          <w:rFonts w:ascii="Times New Roman" w:hAnsi="Times New Roman" w:cs="Times New Roman"/>
          <w:b/>
          <w:bCs/>
          <w:sz w:val="24"/>
          <w:szCs w:val="28"/>
        </w:rPr>
        <w:t xml:space="preserve"> Di </w:t>
      </w:r>
    </w:p>
    <w:p w14:paraId="12E39EC9" w14:textId="77777777" w:rsidR="00E32E02" w:rsidRDefault="00E32E02" w:rsidP="00E32E02">
      <w:pPr>
        <w:spacing w:after="0" w:line="240" w:lineRule="auto"/>
        <w:jc w:val="center"/>
        <w:rPr>
          <w:rFonts w:ascii="Times New Roman" w:hAnsi="Times New Roman" w:cs="Times New Roman"/>
          <w:b/>
          <w:bCs/>
          <w:sz w:val="24"/>
          <w:szCs w:val="28"/>
        </w:rPr>
      </w:pPr>
      <w:r>
        <w:rPr>
          <w:rFonts w:ascii="Times New Roman" w:hAnsi="Times New Roman" w:cs="Times New Roman"/>
          <w:b/>
          <w:bCs/>
          <w:sz w:val="24"/>
          <w:szCs w:val="28"/>
        </w:rPr>
        <w:t>SDN 3 Semende Darat Ulu</w:t>
      </w:r>
    </w:p>
    <w:p w14:paraId="09C7F304" w14:textId="77777777" w:rsidR="008261D6" w:rsidRDefault="008261D6">
      <w:pPr>
        <w:autoSpaceDE w:val="0"/>
        <w:autoSpaceDN w:val="0"/>
        <w:adjustRightInd w:val="0"/>
        <w:spacing w:after="0" w:line="240" w:lineRule="auto"/>
        <w:jc w:val="center"/>
        <w:rPr>
          <w:rFonts w:ascii="Times New Roman" w:hAnsi="Times New Roman" w:cs="Times New Roman"/>
          <w:b/>
          <w:bCs/>
          <w:color w:val="000000"/>
          <w:sz w:val="24"/>
          <w:szCs w:val="24"/>
        </w:rPr>
      </w:pPr>
    </w:p>
    <w:p w14:paraId="56C2A144" w14:textId="77777777" w:rsidR="001455F8" w:rsidRPr="00CF3491" w:rsidRDefault="001455F8" w:rsidP="000D4820">
      <w:pPr>
        <w:spacing w:after="0" w:line="240" w:lineRule="auto"/>
        <w:jc w:val="center"/>
        <w:rPr>
          <w:rFonts w:ascii="Times New Roman" w:hAnsi="Times New Roman" w:cs="Times New Roman"/>
          <w:b/>
          <w:bCs/>
          <w:sz w:val="24"/>
        </w:rPr>
      </w:pPr>
      <w:r w:rsidRPr="00C6416D">
        <w:rPr>
          <w:rFonts w:ascii="Times New Roman" w:hAnsi="Times New Roman" w:cs="Times New Roman"/>
          <w:b/>
          <w:bCs/>
          <w:sz w:val="24"/>
        </w:rPr>
        <w:t>Susi Mahmudah</w:t>
      </w:r>
      <w:r w:rsidRPr="00CF3491">
        <w:rPr>
          <w:rFonts w:ascii="Times New Roman" w:hAnsi="Times New Roman" w:cs="Times New Roman"/>
          <w:b/>
          <w:color w:val="000000" w:themeColor="text1"/>
          <w:vertAlign w:val="superscript"/>
          <w:lang w:val="sv-SE"/>
        </w:rPr>
        <w:t>1</w:t>
      </w:r>
      <w:r w:rsidR="00CF3491">
        <w:rPr>
          <w:rFonts w:ascii="Times New Roman" w:hAnsi="Times New Roman" w:cs="Times New Roman"/>
          <w:b/>
          <w:color w:val="000000" w:themeColor="text1"/>
          <w:sz w:val="24"/>
          <w:lang w:val="sv-SE"/>
        </w:rPr>
        <w:t>, Farah Fauzia</w:t>
      </w:r>
      <w:r w:rsidR="00CF3491" w:rsidRPr="00CF3491">
        <w:rPr>
          <w:rFonts w:ascii="Times New Roman" w:hAnsi="Times New Roman" w:cs="Times New Roman"/>
          <w:b/>
          <w:color w:val="000000" w:themeColor="text1"/>
          <w:sz w:val="24"/>
          <w:vertAlign w:val="superscript"/>
          <w:lang w:val="sv-SE"/>
        </w:rPr>
        <w:t>2</w:t>
      </w:r>
    </w:p>
    <w:p w14:paraId="03B18C1E" w14:textId="77777777" w:rsidR="001455F8" w:rsidRPr="000D4820" w:rsidRDefault="001455F8" w:rsidP="000D4820">
      <w:pPr>
        <w:spacing w:after="0" w:line="240" w:lineRule="auto"/>
        <w:jc w:val="center"/>
        <w:rPr>
          <w:rFonts w:ascii="Times New Roman" w:hAnsi="Times New Roman" w:cs="Times New Roman"/>
          <w:bCs/>
          <w:sz w:val="24"/>
        </w:rPr>
      </w:pPr>
      <w:r w:rsidRPr="000D4820">
        <w:rPr>
          <w:rFonts w:ascii="Times New Roman" w:hAnsi="Times New Roman" w:cs="Times New Roman"/>
          <w:bCs/>
          <w:sz w:val="24"/>
        </w:rPr>
        <w:t>Program Magister Pendidikan Guru Madrasah Ibtidaiyah</w:t>
      </w:r>
      <w:r w:rsidR="000D4820" w:rsidRPr="000D4820">
        <w:rPr>
          <w:rFonts w:ascii="Times New Roman" w:hAnsi="Times New Roman" w:cs="Times New Roman"/>
          <w:bCs/>
          <w:sz w:val="24"/>
        </w:rPr>
        <w:t xml:space="preserve"> </w:t>
      </w:r>
      <w:r w:rsidRPr="000D4820">
        <w:rPr>
          <w:rFonts w:ascii="Times New Roman" w:hAnsi="Times New Roman" w:cs="Times New Roman"/>
          <w:bCs/>
          <w:sz w:val="24"/>
        </w:rPr>
        <w:t>UIN Sunan Kalijaga Yogyakarta</w:t>
      </w:r>
    </w:p>
    <w:p w14:paraId="4D590947" w14:textId="77777777" w:rsidR="001455F8" w:rsidRPr="00CF3491" w:rsidRDefault="001455F8" w:rsidP="000D4820">
      <w:pPr>
        <w:spacing w:after="0" w:line="240" w:lineRule="auto"/>
        <w:jc w:val="center"/>
        <w:rPr>
          <w:rFonts w:ascii="Times New Roman" w:hAnsi="Times New Roman" w:cs="Times New Roman"/>
          <w:color w:val="000000" w:themeColor="text1"/>
          <w:lang w:val="en-US"/>
        </w:rPr>
      </w:pPr>
      <w:r w:rsidRPr="00C6416D">
        <w:rPr>
          <w:rFonts w:ascii="Times New Roman" w:hAnsi="Times New Roman" w:cs="Times New Roman"/>
          <w:noProof/>
          <w:color w:val="000000" w:themeColor="text1"/>
        </w:rPr>
        <w:t xml:space="preserve">e-mail </w:t>
      </w:r>
      <w:r w:rsidRPr="00C6416D">
        <w:rPr>
          <w:rFonts w:ascii="Times New Roman" w:hAnsi="Times New Roman" w:cs="Times New Roman"/>
          <w:noProof/>
          <w:color w:val="000000" w:themeColor="text1"/>
          <w:lang w:val="en-US"/>
        </w:rPr>
        <w:t xml:space="preserve">: </w:t>
      </w:r>
      <w:r w:rsidRPr="00C6416D">
        <w:rPr>
          <w:rFonts w:ascii="Times New Roman" w:hAnsi="Times New Roman" w:cs="Times New Roman"/>
        </w:rPr>
        <w:t xml:space="preserve"> </w:t>
      </w:r>
      <w:hyperlink r:id="rId11" w:history="1">
        <w:r w:rsidRPr="00C24C92">
          <w:rPr>
            <w:rStyle w:val="Hyperlink"/>
            <w:rFonts w:ascii="Times New Roman" w:eastAsiaTheme="majorEastAsia" w:hAnsi="Times New Roman"/>
          </w:rPr>
          <w:t>susimahmudah3@gmail.com</w:t>
        </w:r>
        <w:r w:rsidRPr="00C24C92">
          <w:rPr>
            <w:rStyle w:val="Hyperlink"/>
            <w:rFonts w:ascii="Times New Roman" w:hAnsi="Times New Roman"/>
            <w:szCs w:val="24"/>
            <w:vertAlign w:val="superscript"/>
            <w:lang w:val="en-US"/>
          </w:rPr>
          <w:t>1</w:t>
        </w:r>
      </w:hyperlink>
      <w:r>
        <w:rPr>
          <w:rFonts w:ascii="Times New Roman" w:hAnsi="Times New Roman" w:cs="Times New Roman"/>
          <w:szCs w:val="24"/>
          <w:vertAlign w:val="superscript"/>
        </w:rPr>
        <w:t xml:space="preserve"> </w:t>
      </w:r>
      <w:r w:rsidR="00CF3491">
        <w:rPr>
          <w:rFonts w:ascii="Times New Roman" w:hAnsi="Times New Roman" w:cs="Times New Roman"/>
          <w:szCs w:val="24"/>
          <w:lang w:val="en-US"/>
        </w:rPr>
        <w:t xml:space="preserve">, </w:t>
      </w:r>
      <w:hyperlink r:id="rId12" w:history="1">
        <w:r w:rsidR="00CF3491" w:rsidRPr="00D90F5B">
          <w:rPr>
            <w:rStyle w:val="Hyperlink"/>
            <w:rFonts w:ascii="Times New Roman" w:hAnsi="Times New Roman"/>
            <w:szCs w:val="24"/>
            <w:lang w:val="en-US"/>
          </w:rPr>
          <w:t>ffauzia25@gmail.com</w:t>
        </w:r>
      </w:hyperlink>
      <w:r w:rsidR="00CF3491" w:rsidRPr="00CF3491">
        <w:rPr>
          <w:rFonts w:ascii="Times New Roman" w:hAnsi="Times New Roman" w:cs="Times New Roman"/>
          <w:szCs w:val="24"/>
          <w:vertAlign w:val="superscript"/>
          <w:lang w:val="en-US"/>
        </w:rPr>
        <w:t>2</w:t>
      </w:r>
    </w:p>
    <w:p w14:paraId="6BC5D357" w14:textId="77777777" w:rsidR="008261D6" w:rsidRDefault="008261D6">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1F4995B0" w14:textId="77777777" w:rsidR="008261D6" w:rsidRDefault="008261D6">
      <w:pPr>
        <w:autoSpaceDE w:val="0"/>
        <w:autoSpaceDN w:val="0"/>
        <w:adjustRightInd w:val="0"/>
        <w:spacing w:after="0" w:line="240" w:lineRule="auto"/>
        <w:jc w:val="center"/>
        <w:rPr>
          <w:szCs w:val="24"/>
          <w:lang w:val="en-US"/>
        </w:rPr>
      </w:pPr>
    </w:p>
    <w:p w14:paraId="650035C3" w14:textId="77777777" w:rsidR="008261D6" w:rsidRDefault="0036233A" w:rsidP="00E32E02">
      <w:pPr>
        <w:autoSpaceDE w:val="0"/>
        <w:autoSpaceDN w:val="0"/>
        <w:adjustRightInd w:val="0"/>
        <w:spacing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r w:rsidR="000D4820">
        <w:rPr>
          <w:rFonts w:ascii="Times New Roman" w:hAnsi="Times New Roman" w:cs="Times New Roman"/>
          <w:b/>
          <w:bCs/>
          <w:color w:val="000000"/>
          <w:szCs w:val="24"/>
        </w:rPr>
        <w:t xml:space="preserve"> </w:t>
      </w:r>
    </w:p>
    <w:p w14:paraId="7AC8E61D" w14:textId="74315706" w:rsidR="00E32E02" w:rsidRPr="00E32E02" w:rsidRDefault="00E32E02" w:rsidP="00E32E02">
      <w:pPr>
        <w:spacing w:after="120" w:line="240" w:lineRule="auto"/>
        <w:jc w:val="both"/>
        <w:rPr>
          <w:rFonts w:ascii="Times New Roman" w:hAnsi="Times New Roman" w:cs="Times New Roman"/>
          <w:b/>
          <w:bCs/>
        </w:rPr>
      </w:pPr>
      <w:r w:rsidRPr="00E32E02">
        <w:rPr>
          <w:rFonts w:ascii="Times New Roman" w:hAnsi="Times New Roman" w:cs="Times New Roman"/>
        </w:rPr>
        <w:t xml:space="preserve">Penelitian ini menggunakan penelitian kualitatif dengan jenis penelitian deskriptif. Tujuan penelitian ini untuk mengetahui bagaimana </w:t>
      </w:r>
      <w:r w:rsidRPr="00E32E02">
        <w:rPr>
          <w:rFonts w:ascii="Times New Roman" w:hAnsi="Times New Roman" w:cs="Times New Roman"/>
          <w:bCs/>
        </w:rPr>
        <w:t xml:space="preserve">pola asuh orang tua dalam pendampingan belajar dari rumah untuk menumbuhkan perkembangan moral anak SD pada masa pandemi covid-19 di SDN 3 Semende Darat Ulu. </w:t>
      </w:r>
      <w:r w:rsidRPr="00E32E02">
        <w:rPr>
          <w:rFonts w:ascii="Times New Roman" w:hAnsi="Times New Roman" w:cs="Times New Roman"/>
        </w:rPr>
        <w:t>Teknik pengumpulan data diperoleh melalui observasi, wawancara, dan dokumentasi. Subjek dari penelitian ini adalah orang tua siswa kelas V SD Negeri 3 Semende Darat Ulu yang berjumlah 15 orang siswa dan wali kelasnya. Berdasarkan hasil wawancara dengan orang tua siswa kelas V SD Negeri 3 Semende Darat Ulu tentang pola asuh orang tua yang diterapkan terhadap perkembangan moral anaknya yaitu 60% pola asuh otoriter, 20% pola asuh permisif dan 20% pola asuh demokratis. Hal ini ini menunjukkan bahwa pola asuh orang tua dalam pendampingan belajar dari rumah sangat penting untuk menumbuhkan perkembangan moral anak usia SD pada masa pandemi covid-19 di SDN 3 Semende Darat Ulu.</w:t>
      </w:r>
    </w:p>
    <w:p w14:paraId="5EDCB552" w14:textId="4C678068" w:rsidR="008261D6" w:rsidRPr="00E32E02" w:rsidRDefault="0036233A" w:rsidP="00E32E02">
      <w:pPr>
        <w:pStyle w:val="abstrak"/>
        <w:spacing w:after="120"/>
        <w:ind w:left="1276" w:right="57" w:hanging="1276"/>
        <w:rPr>
          <w:sz w:val="22"/>
          <w:szCs w:val="22"/>
          <w:lang w:val="id-ID"/>
        </w:rPr>
      </w:pPr>
      <w:r w:rsidRPr="00E32E02">
        <w:rPr>
          <w:b/>
          <w:sz w:val="22"/>
          <w:szCs w:val="22"/>
          <w:lang w:val="id-ID"/>
        </w:rPr>
        <w:t xml:space="preserve">Kata Kunci: </w:t>
      </w:r>
      <w:r w:rsidR="00E32E02" w:rsidRPr="00E32E02">
        <w:rPr>
          <w:b/>
          <w:sz w:val="22"/>
          <w:szCs w:val="22"/>
          <w:lang w:val="id-ID"/>
        </w:rPr>
        <w:t>Pola Asuh Orang Tua, Perkembangan Moral Anak, Sekolah Dasar.</w:t>
      </w:r>
    </w:p>
    <w:p w14:paraId="39B5F311" w14:textId="77777777" w:rsidR="00E32E02" w:rsidRPr="00E32E02" w:rsidRDefault="00E32E02" w:rsidP="00E32E02">
      <w:pPr>
        <w:pStyle w:val="abstrak"/>
        <w:spacing w:after="120"/>
        <w:ind w:left="1276" w:right="57" w:hanging="1276"/>
        <w:rPr>
          <w:sz w:val="12"/>
          <w:szCs w:val="22"/>
          <w:lang w:val="id-ID"/>
        </w:rPr>
      </w:pPr>
    </w:p>
    <w:p w14:paraId="5424E3E1" w14:textId="77777777" w:rsidR="008261D6" w:rsidRDefault="0036233A">
      <w:pPr>
        <w:pStyle w:val="StyleAuthorBold"/>
        <w:spacing w:before="120" w:after="120"/>
        <w:jc w:val="left"/>
        <w:rPr>
          <w:lang w:val="id-ID"/>
        </w:rPr>
      </w:pPr>
      <w:r>
        <w:rPr>
          <w:lang w:val="id-ID"/>
        </w:rPr>
        <w:t>Abstract</w:t>
      </w:r>
    </w:p>
    <w:p w14:paraId="654EDFE7" w14:textId="77777777" w:rsidR="00E32E02" w:rsidRPr="00E32E02" w:rsidRDefault="00E32E02" w:rsidP="00E32E02">
      <w:pPr>
        <w:spacing w:line="240" w:lineRule="auto"/>
        <w:jc w:val="both"/>
        <w:rPr>
          <w:rFonts w:ascii="Times New Roman" w:hAnsi="Times New Roman" w:cs="Times New Roman"/>
        </w:rPr>
      </w:pPr>
      <w:r w:rsidRPr="00E32E02">
        <w:rPr>
          <w:rFonts w:ascii="Times New Roman" w:hAnsi="Times New Roman" w:cs="Times New Roman"/>
        </w:rPr>
        <w:t>This research uses qualitative research with descriptive research type. The purpose of this study was to find out how parenting styles are used to assist learning from home to foster the moral development of elementary school children during the COVID-19 pandemic at SDN 3 Semende Darat Ulu. Data collection techniques were obtained through observation, interviews, and documentation. The subjects of this study were the parents of the fifth grade students of SD Negeri 3 Semende Darat Ulu, totaling 15 students and their homeroom teachers. Based on the results of interviews with parents of fifth graders at SD Negeri 3 Semende Darat Ulu about parenting applied to their children's moral development, 60% is authoritarian parenting, 20% permissive parenting and 20% democratic parenting. This shows that parenting patterns in mentoring learning from home are very important to foster the moral development of elementary school-age children during the COVID-19 pandemic at SDN 3 Semende Darat Ulu.</w:t>
      </w:r>
    </w:p>
    <w:p w14:paraId="293B58B8" w14:textId="30627677" w:rsidR="008261D6" w:rsidRPr="00E32E02" w:rsidRDefault="0036233A" w:rsidP="00E32E02">
      <w:pPr>
        <w:spacing w:line="240" w:lineRule="auto"/>
        <w:jc w:val="both"/>
        <w:rPr>
          <w:rFonts w:ascii="Times New Roman" w:hAnsi="Times New Roman" w:cs="Times New Roman"/>
        </w:rPr>
      </w:pPr>
      <w:r w:rsidRPr="00E32E02">
        <w:rPr>
          <w:rFonts w:ascii="Times New Roman" w:hAnsi="Times New Roman" w:cs="Times New Roman"/>
          <w:b/>
          <w:szCs w:val="24"/>
        </w:rPr>
        <w:t>Keywords:</w:t>
      </w:r>
      <w:r w:rsidRPr="00E32E02">
        <w:rPr>
          <w:rFonts w:ascii="Times New Roman" w:hAnsi="Times New Roman" w:cs="Times New Roman"/>
          <w:szCs w:val="24"/>
        </w:rPr>
        <w:t xml:space="preserve"> </w:t>
      </w:r>
      <w:r w:rsidR="00E32E02" w:rsidRPr="00E32E02">
        <w:rPr>
          <w:rFonts w:ascii="Times New Roman" w:hAnsi="Times New Roman" w:cs="Times New Roman"/>
          <w:b/>
          <w:szCs w:val="24"/>
          <w:lang w:val="en"/>
        </w:rPr>
        <w:t>Parenting</w:t>
      </w:r>
      <w:r w:rsidR="00E32E02" w:rsidRPr="00E32E02">
        <w:rPr>
          <w:rFonts w:ascii="Times New Roman" w:hAnsi="Times New Roman" w:cs="Times New Roman"/>
          <w:b/>
          <w:lang w:val="en"/>
        </w:rPr>
        <w:t xml:space="preserve"> Parenting, Moral Development of Children, Elementary School.</w:t>
      </w:r>
    </w:p>
    <w:p w14:paraId="64C75373" w14:textId="6CA49A47" w:rsidR="008261D6" w:rsidRPr="000041A5" w:rsidRDefault="0036233A">
      <w:pPr>
        <w:spacing w:after="0" w:line="240" w:lineRule="auto"/>
        <w:ind w:left="5040"/>
        <w:jc w:val="both"/>
        <w:rPr>
          <w:rFonts w:ascii="Times New Roman" w:hAnsi="Times New Roman" w:cs="Times New Roman"/>
          <w:color w:val="000000"/>
          <w:sz w:val="20"/>
          <w:szCs w:val="20"/>
        </w:rPr>
      </w:pPr>
      <w:r>
        <w:rPr>
          <w:rFonts w:ascii="TimesNewRomanPSMT" w:hAnsi="TimesNewRomanPSMT"/>
          <w:color w:val="000000"/>
        </w:rPr>
        <w:t>Copyright (c) 202</w:t>
      </w:r>
      <w:r w:rsidR="001455F8">
        <w:rPr>
          <w:rFonts w:ascii="TimesNewRomanPSMT" w:hAnsi="TimesNewRomanPSMT"/>
          <w:color w:val="000000"/>
          <w:lang w:val="en-US"/>
        </w:rPr>
        <w:t>1 Susi Mahmudah</w:t>
      </w:r>
      <w:r>
        <w:rPr>
          <w:rFonts w:ascii="TimesNewRomanPSMT" w:hAnsi="TimesNewRomanPSMT"/>
          <w:color w:val="000000"/>
          <w:vertAlign w:val="superscript"/>
          <w:lang w:val="en-US"/>
        </w:rPr>
        <w:t>1</w:t>
      </w:r>
      <w:r w:rsidR="000041A5">
        <w:rPr>
          <w:rFonts w:ascii="TimesNewRomanPSMT" w:hAnsi="TimesNewRomanPSMT"/>
          <w:color w:val="000000"/>
        </w:rPr>
        <w:t>Farah Fauzia</w:t>
      </w:r>
      <w:r w:rsidR="000041A5">
        <w:rPr>
          <w:rFonts w:ascii="TimesNewRomanPSMT" w:hAnsi="TimesNewRomanPSMT"/>
          <w:color w:val="000000"/>
          <w:vertAlign w:val="superscript"/>
        </w:rPr>
        <w:t>2</w:t>
      </w:r>
    </w:p>
    <w:p w14:paraId="4DD93CFE" w14:textId="77777777" w:rsidR="008261D6" w:rsidRDefault="0036233A">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14:anchorId="154362D9" wp14:editId="5533CD10">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6se="http://schemas.microsoft.com/office/word/2015/wordml/symex" xmlns:cx="http://schemas.microsoft.com/office/drawing/2014/chartex">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2205AA6D" w14:textId="77777777" w:rsidR="008261D6" w:rsidRDefault="0036233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4E67DC62" w14:textId="1978F741" w:rsidR="008261D6" w:rsidRDefault="0036233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3" w:history="1">
        <w:r w:rsidR="001455F8" w:rsidRPr="00C24C92">
          <w:rPr>
            <w:rStyle w:val="Hyperlink"/>
            <w:rFonts w:ascii="Times New Roman" w:hAnsi="Times New Roman"/>
          </w:rPr>
          <w:t>susimahmudah3@gmail.com</w:t>
        </w:r>
      </w:hyperlink>
      <w:r w:rsidR="001455F8">
        <w:rPr>
          <w:rFonts w:ascii="Times New Roman" w:hAnsi="Times New Roman" w:cs="Times New Roman"/>
          <w:color w:val="000000"/>
        </w:rPr>
        <w:t xml:space="preserve"> </w:t>
      </w:r>
      <w:hyperlink r:id="rId14" w:history="1">
        <w:r w:rsidR="000041A5" w:rsidRPr="0009484B">
          <w:rPr>
            <w:rStyle w:val="Hyperlink"/>
            <w:rFonts w:ascii="Times New Roman" w:hAnsi="Times New Roman"/>
          </w:rPr>
          <w:t>ffauzia25@gmail.com</w:t>
        </w:r>
      </w:hyperlink>
      <w:r w:rsidR="000041A5">
        <w:rPr>
          <w:rFonts w:ascii="Times New Roman" w:hAnsi="Times New Roman" w:cs="Times New Roman"/>
          <w:color w:val="000000"/>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017E6BB4" w14:textId="77777777" w:rsidR="008261D6" w:rsidRDefault="0036233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1455F8">
        <w:rPr>
          <w:rFonts w:ascii="Times New Roman" w:hAnsi="Times New Roman" w:cs="Times New Roman"/>
        </w:rPr>
        <w:t>081367528680</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69F69288" w14:textId="77777777" w:rsidR="008261D6" w:rsidRDefault="008261D6">
      <w:pPr>
        <w:tabs>
          <w:tab w:val="left" w:pos="851"/>
          <w:tab w:val="left" w:pos="6237"/>
        </w:tabs>
        <w:autoSpaceDE w:val="0"/>
        <w:autoSpaceDN w:val="0"/>
        <w:adjustRightInd w:val="0"/>
        <w:spacing w:after="0" w:line="240" w:lineRule="auto"/>
        <w:rPr>
          <w:rFonts w:ascii="Times New Roman" w:hAnsi="Times New Roman" w:cs="Times New Roman"/>
        </w:rPr>
      </w:pPr>
    </w:p>
    <w:p w14:paraId="336069D0" w14:textId="77777777" w:rsidR="008261D6" w:rsidRPr="006E460E" w:rsidRDefault="0036233A" w:rsidP="006E460E">
      <w:pPr>
        <w:tabs>
          <w:tab w:val="left" w:pos="6237"/>
        </w:tabs>
        <w:autoSpaceDE w:val="0"/>
        <w:autoSpaceDN w:val="0"/>
        <w:adjustRightInd w:val="0"/>
        <w:spacing w:after="0" w:line="240" w:lineRule="auto"/>
        <w:rPr>
          <w:rFonts w:ascii="Times New Roman" w:hAnsi="Times New Roman" w:cs="Times New Roman"/>
          <w:color w:val="000000"/>
          <w:lang w:val="en-US"/>
        </w:rPr>
        <w:sectPr w:rsidR="008261D6" w:rsidRPr="006E460E">
          <w:footerReference w:type="default" r:id="rId15"/>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14:paraId="14C81FEA" w14:textId="77777777" w:rsidR="008261D6" w:rsidRDefault="008261D6">
      <w:pPr>
        <w:rPr>
          <w:lang w:val="en-US"/>
        </w:rPr>
        <w:sectPr w:rsidR="008261D6">
          <w:headerReference w:type="default" r:id="rId16"/>
          <w:type w:val="continuous"/>
          <w:pgSz w:w="11906" w:h="16838"/>
          <w:pgMar w:top="1440" w:right="1080" w:bottom="1440" w:left="1080" w:header="851" w:footer="709" w:gutter="0"/>
          <w:pgNumType w:start="1"/>
          <w:cols w:num="2" w:space="708"/>
          <w:docGrid w:linePitch="360"/>
        </w:sectPr>
      </w:pPr>
    </w:p>
    <w:p w14:paraId="5C7D1532" w14:textId="77777777" w:rsidR="008261D6" w:rsidRDefault="0036233A">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093443C2" w14:textId="77777777" w:rsidR="00E32E02" w:rsidRPr="00E32E02" w:rsidRDefault="00E32E02" w:rsidP="00E32E02">
      <w:pPr>
        <w:pStyle w:val="ListParagraph"/>
        <w:spacing w:before="240" w:after="120"/>
        <w:ind w:left="0" w:firstLine="567"/>
        <w:jc w:val="both"/>
        <w:rPr>
          <w:bCs/>
          <w:sz w:val="22"/>
          <w:lang w:val="id-ID"/>
        </w:rPr>
      </w:pPr>
      <w:r w:rsidRPr="00E32E02">
        <w:rPr>
          <w:bCs/>
          <w:sz w:val="22"/>
          <w:lang w:val="id-ID"/>
        </w:rPr>
        <w:t xml:space="preserve">Saat ini berbagai negara di dunia termasuk negara Indonesia sedang terdampak musibah besar, yaitu adanya wabah atau virus yang menyerang manusia yang dinamakan dengan covid-19 </w:t>
      </w:r>
      <w:r w:rsidRPr="00E32E02">
        <w:rPr>
          <w:bCs/>
          <w:sz w:val="22"/>
          <w:lang w:val="id-ID"/>
        </w:rPr>
        <w:fldChar w:fldCharType="begin"/>
      </w:r>
      <w:r w:rsidRPr="00E32E02">
        <w:rPr>
          <w:bCs/>
          <w:sz w:val="22"/>
          <w:lang w:val="id-ID"/>
        </w:rPr>
        <w:instrText xml:space="preserve"> ADDIN ZOTERO_ITEM CSL_CITATION {"citationID":"vbLS7tUl","properties":{"formattedCitation":"(Azizah dan Busyra 2021)","plainCitation":"(Azizah dan Busyra 2021)","noteIndex":0},"citationItems":[{"id":"RqoLiORM/IPaE399Z","uris":["http://zotero.org/users/7720964/items/TNPDZ5QY"],"uri":["http://zotero.org/users/7720964/items/TNPDZ5QY"],"itemData":{"id":232,"type":"article-journal","abstract":"The stages of life from birth to death are shaped by the social influences which the person interacts   with  . In order to develop the social aspects of children, a family role  ,   especially   the   parent  s,   is needed so that children can develop properly. Social and emotional development are inseparable from one   to   another. Positive social and emotional development makes it easier for children to get along with others and learn better, as well as in other activities in the social environment. This study aims to determine the strategies taken by parents to develop the socio-emotional aspects of early   childhood   during the Covid-19 pandemic. The results of this study are that the strategies carried out by parents include providing understanding and education about the pandemic situation, in addition to holding other activities that can be done at home including playing with the mother as practiced by the informants. From the results of     interviews, the   researcher     take  s   the point that good communication between children and parents, especially   by   mothers, will make   the children     easier   to understand the conditions for activities that have changed due to the current pandemic.          Keywords:      parents,   strategies  , social-emotional, early childhood","container-title":"Atta'dib Jurnal Pendidikan Agama Islam","DOI":"10.35673/atta'dib.v2i2.1466","ISSN":"2746-1572","issue":"2","language":"ind","note":"number: 2\npublisher: IAIN Bone","page":"1-13","source":"mail.jurnal.iain-bone.ac.id","title":"Strategi Orang Tua dalam Perkembangan Aspek Sosial-Emosi Anak Usia Dini di Masa Pandemi Covid-19","volume":"2","author":[{"family":"Azizah","given":"Nur"},{"family":"Busyra","given":"Sarah"}],"issued":{"date-parts":[["2021",10,10]]}}}],"schema":"https://github.com/citation-style-language/schema/raw/master/csl-citation.json"} </w:instrText>
      </w:r>
      <w:r w:rsidRPr="00E32E02">
        <w:rPr>
          <w:bCs/>
          <w:sz w:val="22"/>
          <w:lang w:val="id-ID"/>
        </w:rPr>
        <w:fldChar w:fldCharType="separate"/>
      </w:r>
      <w:r w:rsidRPr="00E32E02">
        <w:rPr>
          <w:sz w:val="22"/>
        </w:rPr>
        <w:t>(Azizah dan Busyra 2021)</w:t>
      </w:r>
      <w:r w:rsidRPr="00E32E02">
        <w:rPr>
          <w:bCs/>
          <w:sz w:val="22"/>
          <w:lang w:val="id-ID"/>
        </w:rPr>
        <w:fldChar w:fldCharType="end"/>
      </w:r>
      <w:r w:rsidRPr="00E32E02">
        <w:rPr>
          <w:bCs/>
          <w:sz w:val="22"/>
          <w:lang w:val="id-ID"/>
        </w:rPr>
        <w:t xml:space="preserve">. Pandemi Covid-19 ini sudah merubah segala tatanan kehidupan yang semula normal untuk beralih ke kebiasaan yang baru disebut new habit. Pada awalnya virus Corona yang muncul pada akhir tahun 2019 di negara Cina tepatnya kota Wuhan. Virus ini memiliki gejala seperti flu dan infeksi saluran pernafasan, selain itu ditemukan juga gejala baru dimana hilangnya kemampuan seseorang untuk mencium bau dan mengecap rasa. </w:t>
      </w:r>
      <w:r w:rsidRPr="00E32E02">
        <w:rPr>
          <w:bCs/>
          <w:sz w:val="22"/>
          <w:lang w:val="id-ID"/>
        </w:rPr>
        <w:fldChar w:fldCharType="begin"/>
      </w:r>
      <w:r w:rsidRPr="00E32E02">
        <w:rPr>
          <w:bCs/>
          <w:sz w:val="22"/>
          <w:lang w:val="id-ID"/>
        </w:rPr>
        <w:instrText xml:space="preserve"> ADDIN ZOTERO_ITEM CSL_CITATION {"citationID":"EbjYRTs9","properties":{"formattedCitation":"(Kurniasari, Ngazizah, dan Khaq 2021)","plainCitation":"(Kurniasari, Ngazizah, dan Khaq 2021)","noteIndex":0},"citationItems":[{"id":"RqoLiORM/tbKzTOC7","uris":["http://zotero.org/users/7720964/items/ALZL6MJB"],"uri":["http://zotero.org/users/7720964/items/ALZL6MJB"],"itemData":{"id":235,"type":"article-journal","abstract":"Penelitian ini bertujuan mendeskripsikan peran pendampingan orangtua dalam mendukung perkembangan belajar anak pada aspek kognitif, afektif, dan psikomotoriknya. Penelitian ini deskriptif kuantitatif, penelitian yang dilakukan dengan menggambarkan suatu situasi yang faktual dan akurat secara naratif, bukan untuk menjelaskan hubungan antara variabel dan uji hipotesis. Pendekatan kuantitatif dilakukan dengan teknik statistik deskriptif, dan sampel penelitian sebanyak 88 orangtua peserta didik dari keempat SD Muhammadiyah di Kabupaten Purworejo. Teknik pengambilan sampel dilakukan dengan stratified proportional random sampling, serta analisis data menggunakan descriptive statics frequencies dan persentase. Uji validitas menggunakan dua cara yaitu validitas konstruk, berdasarkan pendapat dari ahli dan validitas empirik menggunakan korelasi product moment. Sedangkan uji realibilitas menggunakan Alfa Cronbach. Hasil penelitian menunjukkan peran pendampingan orangtua terhadap dukungan aspek kognitif anak memperoleh persentase sebesar 72%, dukungan afektif sebesar 74%, dan dukungan psikomotorik sebesar 57%. Walaupun demikian, ketiga peran pendampingan yang orangtua lakukan untuk mendukung perkembangan belajar anak dapat dikatakan baik, hanya berbeda pada perolehan persentasenya saja. Dari hasil penelitian dapat disimpulkan bahwa peran orangtua selama belajar dari rumah bisa membantu hasil belajar anak, khususnya yang berkaitan dengan aspek afektif dan kognitifnya, dukungan orangtua pada aspek psikomotorik juga tetap bisa berkembang, walaupun tidak seoptimal kedua lainnya.","container-title":"Jurnal Educatio FKIP UNMA","DOI":"10.31949/educatio.v7i4.1411","ISSN":"2548-6756","issue":"4","journalAbbreviation":"1","language":"en","note":"number: 4","page":"1410-1420","source":"www.ejournal.unma.ac.id","title":"Peran Pendampingan Orangtua Dalam Mendukung Perkembangan Belajar Anak Di Masa Pandemi Covid-19","volume":"7","author":[{"family":"Kurniasari","given":"Siska Giyan"},{"family":"Ngazizah","given":"Nur"},{"family":"Khaq","given":"Muflikhul"}],"issued":{"date-parts":[["2021",10,7]]}}}],"schema":"https://github.com/citation-style-language/schema/raw/master/csl-citation.json"} </w:instrText>
      </w:r>
      <w:r w:rsidRPr="00E32E02">
        <w:rPr>
          <w:bCs/>
          <w:sz w:val="22"/>
          <w:lang w:val="id-ID"/>
        </w:rPr>
        <w:fldChar w:fldCharType="separate"/>
      </w:r>
      <w:r w:rsidRPr="00E32E02">
        <w:rPr>
          <w:sz w:val="22"/>
        </w:rPr>
        <w:t>(Kurniasari, Ngazizah, dan Khaq 2021)</w:t>
      </w:r>
      <w:r w:rsidRPr="00E32E02">
        <w:rPr>
          <w:bCs/>
          <w:sz w:val="22"/>
          <w:lang w:val="id-ID"/>
        </w:rPr>
        <w:fldChar w:fldCharType="end"/>
      </w:r>
    </w:p>
    <w:p w14:paraId="35182E56" w14:textId="77777777" w:rsidR="00E32E02" w:rsidRPr="00E32E02" w:rsidRDefault="00E32E02" w:rsidP="00E32E02">
      <w:pPr>
        <w:pStyle w:val="ListParagraph"/>
        <w:spacing w:before="240" w:after="120"/>
        <w:ind w:left="0" w:firstLine="567"/>
        <w:jc w:val="both"/>
        <w:rPr>
          <w:bCs/>
          <w:sz w:val="22"/>
          <w:lang w:val="id-ID"/>
        </w:rPr>
      </w:pPr>
      <w:r w:rsidRPr="00E32E02">
        <w:rPr>
          <w:bCs/>
          <w:sz w:val="22"/>
          <w:lang w:val="id-ID"/>
        </w:rPr>
        <w:t xml:space="preserve">Pandemi coronavirus disease (Covid-19) yang menyebar di dunia saat ini berdampak ke berbagai sektor kehidupan manusia, upaya yang dilakukan pemerintah salah satunya adalah dengan mengeluarkan PP Nomor 21 tahun 2020 tentang Pembatasan Sosial Berskala Besar Dalam Rangka Percepatan Penanganan Covid-19. </w:t>
      </w:r>
      <w:r w:rsidRPr="00E32E02">
        <w:rPr>
          <w:bCs/>
          <w:sz w:val="22"/>
          <w:lang w:val="id-ID"/>
        </w:rPr>
        <w:fldChar w:fldCharType="begin"/>
      </w:r>
      <w:r w:rsidRPr="00E32E02">
        <w:rPr>
          <w:bCs/>
          <w:sz w:val="22"/>
          <w:lang w:val="id-ID"/>
        </w:rPr>
        <w:instrText xml:space="preserve"> ADDIN ZOTERO_ITEM CSL_CITATION {"citationID":"cp2T97en","properties":{"formattedCitation":"(Rahayu 2017)","plainCitation":"(Rahayu 2017)","noteIndex":0},"citationItems":[{"id":"RqoLiORM/rwGx9hFG","uris":["http://zotero.org/users/7720964/items/EUADE98E"],"uri":["http://zotero.org/users/7720964/items/EUADE98E"],"itemData":{"id":422,"type":"article-journal","container-title":"Jurnal Pendidikan Fisika dan Teknologi","ISSN":"2407-6902","issue":"2","journalAbbreviation":"Jurnal Pendidikan Fisika dan Teknologi","page":"118-122","title":"Model simulasi dalam mata kuliah strategi pembelajaran fisika","volume":"1","author":[{"family":"Rahayu","given":"Satutik"}],"issued":{"date-parts":[["2017"]]}}}],"schema":"https://github.com/citation-style-language/schema/raw/master/csl-citation.json"} </w:instrText>
      </w:r>
      <w:r w:rsidRPr="00E32E02">
        <w:rPr>
          <w:bCs/>
          <w:sz w:val="22"/>
          <w:lang w:val="id-ID"/>
        </w:rPr>
        <w:fldChar w:fldCharType="separate"/>
      </w:r>
      <w:r w:rsidRPr="00E32E02">
        <w:rPr>
          <w:sz w:val="22"/>
        </w:rPr>
        <w:t>(Rahayu 2017)</w:t>
      </w:r>
      <w:r w:rsidRPr="00E32E02">
        <w:rPr>
          <w:bCs/>
          <w:sz w:val="22"/>
          <w:lang w:val="id-ID"/>
        </w:rPr>
        <w:fldChar w:fldCharType="end"/>
      </w:r>
      <w:r w:rsidRPr="00E32E02">
        <w:rPr>
          <w:bCs/>
          <w:sz w:val="22"/>
          <w:lang w:val="id-ID"/>
        </w:rPr>
        <w:t xml:space="preserve"> Keluarnya PP tersebut berakibat pada pembatasan berbagai aktivitas termasuk proses belajar mengajar di sekolah. Aktivitas Belajar siswa dilakukan secara daring (dalam jaringan) atau online setelah resmi dikeluarkan Surat Edaran Mendikbud Nomor 36962/MPK.A/HK/2020 tentang pembelajaran secara daring dan bekerja dari rumah dalam rangka pencegahan penyebaran Covid19, kebijakan ini mewajibkan guru untuk tetap bekerja dari rumah dan siswa juga harus belajar dari rumah mulai dari jenjang PAUD sampai Perguruan Tinggi.</w:t>
      </w:r>
      <w:r w:rsidRPr="00E32E02">
        <w:rPr>
          <w:bCs/>
          <w:sz w:val="22"/>
          <w:lang w:val="id-ID"/>
        </w:rPr>
        <w:fldChar w:fldCharType="begin"/>
      </w:r>
      <w:r w:rsidRPr="00E32E02">
        <w:rPr>
          <w:bCs/>
          <w:sz w:val="22"/>
          <w:lang w:val="id-ID"/>
        </w:rPr>
        <w:instrText xml:space="preserve"> ADDIN ZOTERO_ITEM CSL_CITATION {"citationID":"IoSjGVXy","properties":{"formattedCitation":"(\\uc0\\u8220{}Kemendikbud Terbitkan Pedoman Penyelenggaraan Belajar Dari Rumah\\uc0\\u8221{} 2020)","plainCitation":"(“Kemendikbud Terbitkan Pedoman Penyelenggaraan Belajar Dari Rumah” 2020)","noteIndex":0},"citationItems":[{"id":"RqoLiORM/6evRVl4z","uris":["http://zotero.org/users/7720964/items/N2MSYZK8"],"uri":["http://zotero.org/users/7720964/items/N2MSYZK8"],"itemData":{"id":261,"type":"webpage","abstract":"Kementerian Pendidikan dan Kebudayaan (Kemendikbud) menerbitkan Surat Edaran Nomor 15 Tahun 2020 tentang Pedoman Penyelenggaraan Belajar Dari Rumah Dalam Masa Darurat Penyebaran Covid-19. Staf Ahli Menteri Pendidikan dan Kebudayaan Bidang Regulasi, Chatarina Muliana Girsang menyampaikan Surat Edaran Nomor 15 ini untuk memperkuat Surat Edaran Mendikbud Nomor 4 Tahun 2020 tentang Pelaksanaan Pendidikan Dalam Masa Darurat Coronavirus Disease (Covid-19).","container-title":"Kementerian Pendidikan, Kebudayaan, Riset, dan Teknologi","language":"en","note":"section: Siaran Pers","title":"Kemendikbud Terbitkan Pedoman Penyelenggaraan Belajar dari Rumah","URL":"https://www.kemdikbud.go.id/main/blog/2020/05/kemendikbud-terbitkan-pedoman-penyelenggaraan-belajar-dari-rumah","accessed":{"date-parts":[["2021",10,24]]},"issued":{"date-parts":[["2020",5,29]]}}}],"schema":"https://github.com/citation-style-language/schema/raw/master/csl-citation.json"} </w:instrText>
      </w:r>
      <w:r w:rsidRPr="00E32E02">
        <w:rPr>
          <w:bCs/>
          <w:sz w:val="22"/>
          <w:lang w:val="id-ID"/>
        </w:rPr>
        <w:fldChar w:fldCharType="separate"/>
      </w:r>
      <w:r w:rsidRPr="00E32E02">
        <w:rPr>
          <w:sz w:val="22"/>
        </w:rPr>
        <w:t>(“Kemendikbud Terbitkan Pedoman Penyelenggaraan Belajar Dari Rumah” 2020)</w:t>
      </w:r>
      <w:r w:rsidRPr="00E32E02">
        <w:rPr>
          <w:bCs/>
          <w:sz w:val="22"/>
          <w:lang w:val="id-ID"/>
        </w:rPr>
        <w:fldChar w:fldCharType="end"/>
      </w:r>
    </w:p>
    <w:p w14:paraId="7BB6704E" w14:textId="77777777" w:rsidR="00E32E02" w:rsidRPr="00E32E02" w:rsidRDefault="00E32E02" w:rsidP="00E32E02">
      <w:pPr>
        <w:pStyle w:val="ListParagraph"/>
        <w:spacing w:before="240" w:after="120"/>
        <w:ind w:left="0" w:firstLine="567"/>
        <w:jc w:val="both"/>
        <w:rPr>
          <w:bCs/>
          <w:sz w:val="22"/>
          <w:lang w:val="id-ID"/>
        </w:rPr>
      </w:pPr>
      <w:r w:rsidRPr="00E32E02">
        <w:rPr>
          <w:bCs/>
          <w:sz w:val="22"/>
          <w:lang w:val="id-ID"/>
        </w:rPr>
        <w:t xml:space="preserve">Denga keluarnya kebijakan tersebut, Sistem kegiatan belajar mengajar yang biasanya dilakukan dengan tatap muka langsung antara guru dan peserta didik di kelas, saat ini harus digantikan dengan sistem daring (dalam jaringan) guna menerapkan kebijakan social distance. </w:t>
      </w:r>
      <w:r w:rsidRPr="00E32E02">
        <w:rPr>
          <w:bCs/>
          <w:sz w:val="22"/>
          <w:lang w:val="id-ID"/>
        </w:rPr>
        <w:fldChar w:fldCharType="begin"/>
      </w:r>
      <w:r w:rsidRPr="00E32E02">
        <w:rPr>
          <w:bCs/>
          <w:sz w:val="22"/>
          <w:lang w:val="id-ID"/>
        </w:rPr>
        <w:instrText xml:space="preserve"> ADDIN ZOTERO_ITEM CSL_CITATION {"citationID":"NQXthaFn","properties":{"formattedCitation":"(Chusna dan Utami 2020)","plainCitation":"(Chusna dan Utami 2020)","noteIndex":0},"citationItems":[{"id":"RqoLiORM/lGPlNSjB","uris":["http://zotero.org/users/7720964/items/MYYJ2YS5"],"uri":["http://zotero.org/users/7720964/items/MYYJ2YS5"],"itemData":{"id":226,"type":"article-journal","abstract":"This research aims to know the impact of the covid-19 pandemic on parents and teachers in improving the quality of online learning for elementary school age children, to find out the obstacles and supporters faced by teachers and parents in improving the quality of online learning for elementary school age children. This research is a qualitative descriptive study. The object of this study were teachers, students' parents, and students in the shade of MI AL-HIKMAH Talun Blitar. Data collection techniques using observation and interviews. Semi-structured interviews were conducted with a list of interview questions to be developed with related literature. The results of this study show the results that teachers always provide motivation, provide customised tasks with abilities and never squeeze in every task. Provide full guidance if needed by parents. This is also done by parents of students actively accompanying and guiding them in working on assignments. Trying to be comfortable but still disciplined to the maximum in accordance with the teacher's instructions. However, in addition to the less supportive facilities and infrastructure, they complained about the additional cost of buying an internet quota, the signals that were less supportive, children at home quickly got bored and misused when using an Android cellphone.","container-title":"PREMIERE : Journal of Islamic Elementary Education","DOI":"10.51675/jp.v2i1.84","ISSN":"2745-908X","issue":"1","journalAbbreviation":"1","language":"id","note":"number: 1","page":"11-30","source":"ejournal.iainutuban.ac.id","title":"DAMPAK PANDEMI COVID-19 TERHADAP PERAN ORANG TUA DAN GURU DALAM MENINGKATKAN KUALITAS PEMBELAJARAN DARING ANAK USIA SEKOLAH DASAR","volume":"2","author":[{"family":"Chusna","given":"Puji Asmaul"},{"family":"Utami","given":"Ana Dwi Muji"}],"issued":{"date-parts":[["2020",7,11]]}}}],"schema":"https://github.com/citation-style-language/schema/raw/master/csl-citation.json"} </w:instrText>
      </w:r>
      <w:r w:rsidRPr="00E32E02">
        <w:rPr>
          <w:bCs/>
          <w:sz w:val="22"/>
          <w:lang w:val="id-ID"/>
        </w:rPr>
        <w:fldChar w:fldCharType="separate"/>
      </w:r>
      <w:r w:rsidRPr="00E32E02">
        <w:rPr>
          <w:sz w:val="22"/>
        </w:rPr>
        <w:t>(Chusna dan Utami 2020)</w:t>
      </w:r>
      <w:r w:rsidRPr="00E32E02">
        <w:rPr>
          <w:bCs/>
          <w:sz w:val="22"/>
          <w:lang w:val="id-ID"/>
        </w:rPr>
        <w:fldChar w:fldCharType="end"/>
      </w:r>
      <w:r w:rsidRPr="00E32E02">
        <w:rPr>
          <w:bCs/>
          <w:sz w:val="22"/>
          <w:lang w:val="id-ID"/>
        </w:rPr>
        <w:t xml:space="preserve"> Pembelajaran daring merupakan pemanfaatan jaringan internet dalam proses pembelajaran. Dengan pembelajaran daring siswa memiliki keleluasaan waktu belajar, dapat belajar kapanpun dan dimanapun. Siswa dapat berinteraksi dengan guru menggunakan beberapa aplikasi seperti classroom, video converence, telepon atau live chat, zoom maupun melalui whatsapp group. Pembelajaran ini merupakan inovasi pendidikan untuk menjawab tantangan akan ketersediaan sumber belajar yang variatif. </w:t>
      </w:r>
      <w:r w:rsidRPr="00E32E02">
        <w:rPr>
          <w:bCs/>
          <w:sz w:val="22"/>
          <w:lang w:val="id-ID"/>
        </w:rPr>
        <w:fldChar w:fldCharType="begin"/>
      </w:r>
      <w:r w:rsidRPr="00E32E02">
        <w:rPr>
          <w:bCs/>
          <w:sz w:val="22"/>
          <w:lang w:val="id-ID"/>
        </w:rPr>
        <w:instrText xml:space="preserve"> ADDIN ZOTERO_ITEM CSL_CITATION {"citationID":"Gqfk5lka","properties":{"formattedCitation":"(Dewi 2020)","plainCitation":"(Dewi 2020)","noteIndex":0},"citationItems":[{"id":"RqoLiORM/j2kbgKPl","uris":["http://zotero.org/users/7720964/items/NJZGIPDZ"],"uri":["http://zotero.org/users/7720964/items/NJZGIPDZ"],"itemData":{"id":149,"type":"article-journal","container-title":"Edukatif: Jurnal Ilmu Pendidikan","ISSN":"2656-8071","issue":"1","journalAbbreviation":"Edukatif: Jurnal Ilmu Pendidikan","page":"55-61","title":"Dampak Covid-19 terhadap implementasi pembelajaran daring di Sekolah Dasar","volume":"2","author":[{"family":"Dewi","given":"Wahyu Aji Fatma"}],"issued":{"date-parts":[["2020"]]}}}],"schema":"https://github.com/citation-style-language/schema/raw/master/csl-citation.json"} </w:instrText>
      </w:r>
      <w:r w:rsidRPr="00E32E02">
        <w:rPr>
          <w:bCs/>
          <w:sz w:val="22"/>
          <w:lang w:val="id-ID"/>
        </w:rPr>
        <w:fldChar w:fldCharType="separate"/>
      </w:r>
      <w:r w:rsidRPr="00E32E02">
        <w:rPr>
          <w:sz w:val="22"/>
        </w:rPr>
        <w:t>(Dewi 2020)</w:t>
      </w:r>
      <w:r w:rsidRPr="00E32E02">
        <w:rPr>
          <w:bCs/>
          <w:sz w:val="22"/>
          <w:lang w:val="id-ID"/>
        </w:rPr>
        <w:fldChar w:fldCharType="end"/>
      </w:r>
    </w:p>
    <w:p w14:paraId="20FF6317" w14:textId="77777777" w:rsidR="00E32E02" w:rsidRPr="00E32E02" w:rsidRDefault="00E32E02" w:rsidP="00E32E02">
      <w:pPr>
        <w:pStyle w:val="ListParagraph"/>
        <w:spacing w:before="240" w:after="120"/>
        <w:ind w:left="0" w:firstLine="567"/>
        <w:jc w:val="both"/>
        <w:rPr>
          <w:bCs/>
          <w:sz w:val="22"/>
          <w:lang w:val="id-ID"/>
        </w:rPr>
      </w:pPr>
      <w:r w:rsidRPr="00E32E02">
        <w:rPr>
          <w:bCs/>
          <w:sz w:val="22"/>
          <w:lang w:val="id-ID"/>
        </w:rPr>
        <w:t xml:space="preserve">Di masa pandemi Covid-19, kita dipaksa untuk mampu beradaptasi dan bergerak cepat, menyesuaikan dengan perkembangan zaman saat ini, serta memaksimalkan kreatifitas dan teknologi, khususnya dalam bidang pendidikan. </w:t>
      </w:r>
      <w:r w:rsidRPr="00E32E02">
        <w:rPr>
          <w:bCs/>
          <w:sz w:val="22"/>
          <w:lang w:val="id-ID"/>
        </w:rPr>
        <w:fldChar w:fldCharType="begin"/>
      </w:r>
      <w:r w:rsidRPr="00E32E02">
        <w:rPr>
          <w:bCs/>
          <w:sz w:val="22"/>
          <w:lang w:val="id-ID"/>
        </w:rPr>
        <w:instrText xml:space="preserve"> ADDIN ZOTERO_ITEM CSL_CITATION {"citationID":"qKMGhESQ","properties":{"formattedCitation":"(Farida, Lumbantobing, dan Panggabean 2021)","plainCitation":"(Farida, Lumbantobing, dan Panggabean 2021)","noteIndex":0},"citationItems":[{"id":"RqoLiORM/VndwxeMA","uris":["http://zotero.org/users/7720964/items/6ULMWC8X"],"uri":["http://zotero.org/users/7720964/items/6ULMWC8X"],"itemData":{"id":223,"type":"article-journal","abstract":"Pandemi Covid-19 yang melanda di seluruh dunia juga sangat terasa di Indonesia. Hal ini berdampak pada seluruh aspek kehidupan, salah satunya adalah dunia pendidikan. Pemerintah memutuskan agar semua siswa dari jenjang PAUD sampai perguruan tinggi melakukan proses pembelajaran dari rumah yang mengakibatkan beban orang tua murid semakin bertambah ditengah pandemi&amp;nbsp; Covid-19. Dalam keadaan \"new normal\" tidak hanya guru tetapi orangtua juga dituntut berperan aktif melakukan pembelajaran di rumah. Pada kesempatan ini, untuk menjawab kebutuhan&amp;nbsp; terkait pembelajaran di tengah pandemi saat ini, penulis akan melakukan pengabdian masyarakat yang berjudul Parenting “Peran&amp;nbsp; &amp;amp; Strategi Orangtua Dalam&amp;nbsp; Pendampingan Belajar Anak Dimasa Pandemi Melalui Daring” &amp;nbsp;Program parenting ini ditujukan kepada orangtua/ wali murid TK Bunda Pertiwi Medan Deli dilaksanakan melalui daring menggunakan Zoom Meeting untuk meminimalisir kemungkinan penularan virus covid19. Kegiatan ini bertujuan untuk menambah pengetahuan dalam pembelajaran dalam pendampingan belajar anak dimasa pandemi. Hasil kegiatan parenting menunjukkan orangtua sangat antusias mengikuti kegiatan tersebut serta menumbuhkan motivasi orangtua untuk mendampingi anak belajar selama masa pandemi sehingga dapat tercipta kerjasama guru dan orangtua dalam mendidik anak.","container-title":"Jurnal Abdimas Mutiara","ISSN":"2722-7758","issue":"2","journalAbbreviation":"1","language":"en","note":"number: 2","page":"180-188","source":"e-journal.sari-mutiara.ac.id","title":"PARENTING “PERAN &amp; STRATEGI ORANGTUA DALAM PENDAMPINGAN BELAJAR ANAK DIMASA PANDEMI MELALUI DARING”","volume":"2","author":[{"family":"Farida","given":"Niken"},{"family":"Lumbantobing","given":"Pani Ance"},{"family":"Panggabean","given":"Ruth Donda Eleonora"}],"issued":{"date-parts":[["2021",9,6]]}}}],"schema":"https://github.com/citation-style-language/schema/raw/master/csl-citation.json"} </w:instrText>
      </w:r>
      <w:r w:rsidRPr="00E32E02">
        <w:rPr>
          <w:bCs/>
          <w:sz w:val="22"/>
          <w:lang w:val="id-ID"/>
        </w:rPr>
        <w:fldChar w:fldCharType="separate"/>
      </w:r>
      <w:r w:rsidRPr="00E32E02">
        <w:rPr>
          <w:sz w:val="22"/>
        </w:rPr>
        <w:t>(Farida, Lumbantobing, dan Panggabean 2021)</w:t>
      </w:r>
      <w:r w:rsidRPr="00E32E02">
        <w:rPr>
          <w:bCs/>
          <w:sz w:val="22"/>
          <w:lang w:val="id-ID"/>
        </w:rPr>
        <w:fldChar w:fldCharType="end"/>
      </w:r>
      <w:r w:rsidRPr="00E32E02">
        <w:rPr>
          <w:bCs/>
          <w:sz w:val="22"/>
          <w:lang w:val="id-ID"/>
        </w:rPr>
        <w:t xml:space="preserve"> Pembelajaran daring (dalam jaringan) saat ini menjawab tuntutan dunia pendidikan dalam menghadapi Revolusi Industri 4.0 yang beberapa tahun terakhir ini marak dibincangkan dan saat ini dapat diaplikasikan pada era pandemi Covid-19. Pandemi Covid-19 ini tidak hanya berdampak pada relasi guru dan murid saja tetapi memaksa orang tua juga dalam pendampingan belajar di rumah. </w:t>
      </w:r>
    </w:p>
    <w:p w14:paraId="00891B7D" w14:textId="77777777" w:rsidR="00E32E02" w:rsidRPr="00E32E02" w:rsidRDefault="00E32E02" w:rsidP="00E32E02">
      <w:pPr>
        <w:pStyle w:val="ListParagraph"/>
        <w:spacing w:before="240" w:after="120"/>
        <w:ind w:left="0" w:firstLine="567"/>
        <w:jc w:val="both"/>
        <w:rPr>
          <w:bCs/>
          <w:sz w:val="22"/>
          <w:lang w:val="id-ID"/>
        </w:rPr>
      </w:pPr>
      <w:r w:rsidRPr="00E32E02">
        <w:rPr>
          <w:bCs/>
          <w:sz w:val="22"/>
          <w:lang w:val="id-ID"/>
        </w:rPr>
        <w:t xml:space="preserve">Pada kondisi pandemi saat ini peranan keluarga menjadi pendukung utama dalam proses belajar anak karena proses pembelajaran dilaksanakn secara mandiri di rumah masing-masing, pernyataan ini dapat diartikan bahwa pendidikan dikembalikan lagi kepada keluarga untuk diberikan kepercayaan dalam mendampingi proses belajar anak, keluarga tidak bisa melepaskan begitu saja pendidikan anaknya karena keluarga merupakan lembaga pendidikan pertama dan utama bagi anak yang berlangsung sepanjang hayat. </w:t>
      </w:r>
      <w:r w:rsidRPr="00E32E02">
        <w:rPr>
          <w:bCs/>
          <w:sz w:val="22"/>
          <w:lang w:val="id-ID"/>
        </w:rPr>
        <w:fldChar w:fldCharType="begin"/>
      </w:r>
      <w:r w:rsidRPr="00E32E02">
        <w:rPr>
          <w:bCs/>
          <w:sz w:val="22"/>
          <w:lang w:val="id-ID"/>
        </w:rPr>
        <w:instrText xml:space="preserve"> ADDIN ZOTERO_ITEM CSL_CITATION {"citationID":"PVvDanAL","properties":{"formattedCitation":"(Cahyani, Yulianingsih, dan Roesminingsih 2021)","plainCitation":"(Cahyani, Yulianingsih, dan Roesminingsih 2021)","noteIndex":0},"citationItems":[{"id":"RqoLiORM/SIVXp8IX","uris":["http://zotero.org/users/7720964/items/53EYC3N8"],"uri":["http://zotero.org/users/7720964/items/53EYC3N8"],"itemData":{"id":229,"type":"article-journal","abstract":"Banyak orang tua beranggapan tanggung jawab pendidikan ada pada pendidik dimasa pandemi saat ini, sehingga orang tua tidak mau ikut bersinergi dengan pendidik. Tujuan dari penelitian ini, yaitu mendeskripsikan sinergi orang tua dengan pendidik di Kelompok Bermain (KB) Kuncup Harapan Kota Baru Driyorejo Gresik dalam mendampingi belajar anak selama masa pandemi Covid-19. Penelitian ini menggunakan pendekatan kualitatif deskriptif dengan subjek penelitian pendidik dan orang tua KB Kuncup Harapan. Teknik pengumpulan data menggunakan wawancara terstuktur dan dokumentasi. Teknik analisis data dengan Miles dan Hubermen. Hasil penelitian menunjukkan bahwa terdapat sinergi orang tua dengan pendidik KB Kuncup Harapan dalam pendampingan belajar anak usia dini. KB Kuncup Harapan memiliki program parenting, sebab peran orang tua sebagai demonstraktor, modelling, mentoring, organizing yang berkaitan dengan peran pendidik sebagai motivator, mediator, fasilitator dan evaluator. Bentuk kegiatan parenting KB Kuncup Harapan selama pandemi Covid-19, yaitu keterlibatan belajar di rumah, komunikasi, volunteer, dan pengambilan keputusan pendidikan anak","container-title":"Jurnal Obsesi : Jurnal Pendidikan Anak Usia Dini","DOI":"10.31004/obsesi.v6i2.1130","ISSN":"2549-8959","issue":"2","language":"id","note":"number: 2","page":"1054-1069","source":"obsesi.or.id","title":"Sinergi antara Orang Tua dan Pendidik dalam Pendampingan Belajar Anak selama Pandemi Covid-19","volume":"6","author":[{"family":"Cahyani","given":"Arini Dwi"},{"family":"Yulianingsih","given":"Wiwin"},{"family":"Roesminingsih","given":"Mv"}],"issued":{"date-parts":[["2021",8,1]]}}}],"schema":"https://github.com/citation-style-language/schema/raw/master/csl-citation.json"} </w:instrText>
      </w:r>
      <w:r w:rsidRPr="00E32E02">
        <w:rPr>
          <w:bCs/>
          <w:sz w:val="22"/>
          <w:lang w:val="id-ID"/>
        </w:rPr>
        <w:fldChar w:fldCharType="separate"/>
      </w:r>
      <w:r w:rsidRPr="00E32E02">
        <w:rPr>
          <w:sz w:val="22"/>
        </w:rPr>
        <w:t>(Cahyani, Yulianingsih, dan Roesminingsih 2021)</w:t>
      </w:r>
      <w:r w:rsidRPr="00E32E02">
        <w:rPr>
          <w:bCs/>
          <w:sz w:val="22"/>
          <w:lang w:val="id-ID"/>
        </w:rPr>
        <w:fldChar w:fldCharType="end"/>
      </w:r>
      <w:r w:rsidRPr="00E32E02">
        <w:rPr>
          <w:bCs/>
          <w:sz w:val="22"/>
          <w:lang w:val="id-ID"/>
        </w:rPr>
        <w:t xml:space="preserve"> Saat seorang anak lahir ke dunia, ia memiliki jiwa yang masih bersih dan suci diibaratkan kertas putih yang belum mendapatkan coretan sedekitpun. Di dalam keluargalah anak akan dibentuk memiliki moral berdasarkan kebiasaan yang dilakukan oleh anggota keluarga terutama orang tua. </w:t>
      </w:r>
      <w:r w:rsidRPr="00E32E02">
        <w:rPr>
          <w:bCs/>
          <w:sz w:val="22"/>
          <w:lang w:val="id-ID"/>
        </w:rPr>
        <w:fldChar w:fldCharType="begin"/>
      </w:r>
      <w:r w:rsidRPr="00E32E02">
        <w:rPr>
          <w:bCs/>
          <w:sz w:val="22"/>
          <w:lang w:val="id-ID"/>
        </w:rPr>
        <w:instrText xml:space="preserve"> ADDIN ZOTERO_ITEM CSL_CITATION {"citationID":"WXXAZoYT","properties":{"formattedCitation":"(Huzuwah, Ichsan, dan Yunianta 2021)","plainCitation":"(Huzuwah, Ichsan, dan Yunianta 2021)","noteIndex":0},"citationItems":[{"id":"RqoLiORM/o8bixFHC","uris":["http://zotero.org/users/7720964/items/ERW4RU55"],"uri":["http://zotero.org/users/7720964/items/ERW4RU55"],"itemData":{"id":257,"type":"article-journal","abstract":"A naughty child is a test from God who has to be lived with the right solution. So, parents should be grateful if they haave a naughty child. This research aims to determine the strategy to build the child character of elementary school in the book \"Alhamdulillah Anakku Nakal\" by Miftahul Jinan and Choirus Syafruddin. This research type is library research and the method used in data collection is the documentation. The results of this research explained that to create a good success in character education of children in a family, in addition to how to educate or proper parenting, as parents need a strategy in building the child character of elementary school. The strategies used include: (1) creating an atmosphere filled with comfort and affection, (2) inviting children to feel what others feel, (3) reminding the importance of affection between family members, (4) using habituation methods, and (5) making them accustomed to good behavior. The contributions of contemporary education in this book include: (1) building a mindset whose paradigm is about bad attitudes from children to be good, 2) parents become more relaxed, wise, and calmer seeing children's behavior that is not in accordance with their wishes, and (3) parental remorse due to wrong actions.","container-title":"Al-Fikru: Jurnal Ilmiah","DOI":"10.51672/alfikru.v15i2.53","ISSN":"2721-4397, 1978-1326","issue":"2","journalAbbreviation":"AFJI","language":"id","page":"78-96","source":"DOI.org (Crossref)","title":"Strategi Membangun Karakter Anak Usia Sekolah Dasar (Telaah Kritis Buku “Alhamdulillah Anakku Nakal” Karya Miftahul Jinan dan Choirus Syafruddin)","volume":"15","author":[{"family":"Huzuwah","given":"Huzuwah"},{"family":"Ichsan","given":"Ahmad Shofiyuddin"},{"family":"Yunianta","given":"Rohmat Dwi"}],"issued":{"date-parts":[["2021",7,25]]}}}],"schema":"https://github.com/citation-style-language/schema/raw/master/csl-citation.json"} </w:instrText>
      </w:r>
      <w:r w:rsidRPr="00E32E02">
        <w:rPr>
          <w:bCs/>
          <w:sz w:val="22"/>
          <w:lang w:val="id-ID"/>
        </w:rPr>
        <w:fldChar w:fldCharType="separate"/>
      </w:r>
      <w:r w:rsidRPr="00E32E02">
        <w:rPr>
          <w:sz w:val="22"/>
        </w:rPr>
        <w:t>(Huzuwah, Ichsan, dan Yunianta 2021)</w:t>
      </w:r>
      <w:r w:rsidRPr="00E32E02">
        <w:rPr>
          <w:bCs/>
          <w:sz w:val="22"/>
          <w:lang w:val="id-ID"/>
        </w:rPr>
        <w:fldChar w:fldCharType="end"/>
      </w:r>
      <w:r w:rsidRPr="00E32E02">
        <w:rPr>
          <w:bCs/>
          <w:sz w:val="22"/>
          <w:lang w:val="id-ID"/>
        </w:rPr>
        <w:t xml:space="preserve"> jadi, keluarga dalam hal ini orang tua mempunyai peranan yang sangat penting dalam membentuk anak memiliki moral yang baik dan mempersipakan anak dalam mewujudkan cita-citanya. Dengan keterlibatan orang tua dalam belajar di rumah menjadi alternatif yang dapat digunakan untuk meningkatkan kerjasama pendidik dan orangtua serta meningkatkan peran orang tua. </w:t>
      </w:r>
      <w:r w:rsidRPr="00E32E02">
        <w:rPr>
          <w:bCs/>
          <w:sz w:val="22"/>
          <w:lang w:val="id-ID"/>
        </w:rPr>
        <w:fldChar w:fldCharType="begin"/>
      </w:r>
      <w:r w:rsidRPr="00E32E02">
        <w:rPr>
          <w:bCs/>
          <w:sz w:val="22"/>
          <w:lang w:val="id-ID"/>
        </w:rPr>
        <w:instrText xml:space="preserve"> ADDIN ZOTERO_ITEM CSL_CITATION {"citationID":"TS6sK3Pe","properties":{"formattedCitation":"(Yulianingsih dkk. 2020)","plainCitation":"(Yulianingsih dkk. 2020)","noteIndex":0},"citationItems":[{"id":"RqoLiORM/9rx2qjrx","uris":["http://zotero.org/users/7720964/items/JY47YJLR"],"uri":["http://zotero.org/users/7720964/items/JY47YJLR"],"itemData":{"id":266,"type":"article-journal","abstract":"The government policy to learn from home during the covid-19 pandemic made parents more involved in assisting children. The purpose of this study was to measure the role of parents during children's learning from home, and to measure the level of children's learning assistance carried out by parents during the pandemic. The quantitative approach used is descriptive statistical techniques, with a sample of 40 parents of kindergarten’s students in skb (learning activity center) cerme gresik. The sampling technique used was proportional random sampling, while the data analysis technique used was descriptive statics frequencies and percentages. The validity test used is the product moment correlation, and the reliability test used is cronbach's alfa. From the results it can be concluded that parents have a role as child teachers, child needs providers, spiritual teachers, supervisors, motivators, and child facilities providers. Children's learning assistance can be seen from the way parents help children's task difficulties, explain material that children do not understand, and respond well to all online learning from school.","container-title":"Jurnal Obsesi : Jurnal Pendidikan Anak Usia Dini","DOI":"10.31004/obsesi.v5i2.740","ISSN":"2549-8959, 2356-1327","issue":"2","journalAbbreviation":"JO","language":"id","page":"1138-1150","source":"DOI.org (Crossref)","title":"Keterlibatan Orangtua dalam Pendampingan Belajar Anak selama Masa Pandemi Covid-19","volume":"5","author":[{"family":"Yulianingsih","given":"Wiwin"},{"family":"Suhanadji","given":"Suhanadji"},{"family":"Nugroho","given":"Rivo"},{"family":"Mustakim","given":"Mustakim"}],"issued":{"date-parts":[["2020",10,15]]}}}],"schema":"https://github.com/citation-style-language/schema/raw/master/csl-citation.json"} </w:instrText>
      </w:r>
      <w:r w:rsidRPr="00E32E02">
        <w:rPr>
          <w:bCs/>
          <w:sz w:val="22"/>
          <w:lang w:val="id-ID"/>
        </w:rPr>
        <w:fldChar w:fldCharType="separate"/>
      </w:r>
      <w:r w:rsidRPr="00E32E02">
        <w:rPr>
          <w:sz w:val="22"/>
        </w:rPr>
        <w:t>(Yulianingsih dkk. 2020)</w:t>
      </w:r>
      <w:r w:rsidRPr="00E32E02">
        <w:rPr>
          <w:bCs/>
          <w:sz w:val="22"/>
          <w:lang w:val="id-ID"/>
        </w:rPr>
        <w:fldChar w:fldCharType="end"/>
      </w:r>
    </w:p>
    <w:p w14:paraId="26F02B61" w14:textId="77777777" w:rsidR="00E32E02" w:rsidRPr="00E32E02" w:rsidRDefault="00E32E02" w:rsidP="00E32E02">
      <w:pPr>
        <w:pStyle w:val="ListParagraph"/>
        <w:spacing w:before="240" w:after="120"/>
        <w:ind w:left="0" w:firstLine="567"/>
        <w:jc w:val="both"/>
        <w:rPr>
          <w:bCs/>
          <w:sz w:val="22"/>
          <w:lang w:val="id-ID"/>
        </w:rPr>
      </w:pPr>
      <w:r w:rsidRPr="00E32E02">
        <w:rPr>
          <w:bCs/>
          <w:sz w:val="22"/>
          <w:lang w:val="id-ID"/>
        </w:rPr>
        <w:t xml:space="preserve">Dalam kenyataan sekarang yang sering ditemui banyak orang tua menganggap keterlibatan mereka dalam pendidikan anak hanya sebatas menanggung biaya, menyediakan fasilitas dan berbagai keperluan materi </w:t>
      </w:r>
      <w:r w:rsidRPr="00E32E02">
        <w:rPr>
          <w:bCs/>
          <w:sz w:val="22"/>
          <w:lang w:val="id-ID"/>
        </w:rPr>
        <w:lastRenderedPageBreak/>
        <w:t>lainnya. Tetapi sebenarnya dalam konteks pendidikan, keterlibatan orang tua harus merangkumi satu lingkup yang lebih luas dari pada pembiayaan semata. Keterlibatan orang tua dalam lembaga pendidikan dapat dilakukan melalui berbagai upaya antara lain sebagai pendidik, pengamat proses pembelajaran di kelas, tenaga sukarela, maupun pengambil kebijakan di sekolah.</w:t>
      </w:r>
    </w:p>
    <w:p w14:paraId="66BCFF14" w14:textId="77777777" w:rsidR="00E32E02" w:rsidRPr="00E32E02" w:rsidRDefault="00E32E02" w:rsidP="00E32E02">
      <w:pPr>
        <w:pStyle w:val="ListParagraph"/>
        <w:spacing w:before="240" w:after="120"/>
        <w:ind w:left="0" w:firstLine="567"/>
        <w:jc w:val="both"/>
        <w:rPr>
          <w:bCs/>
          <w:sz w:val="22"/>
          <w:szCs w:val="28"/>
          <w:lang w:val="id-ID"/>
        </w:rPr>
      </w:pPr>
      <w:r w:rsidRPr="00E32E02">
        <w:rPr>
          <w:bCs/>
          <w:sz w:val="22"/>
          <w:lang w:val="id-ID"/>
        </w:rPr>
        <w:t xml:space="preserve">Beberapa alasan yang mendasari pentingnya keterlibatan orangtua dalam pendidikan adalah dapat mengkomunikasikan dengan baik kepada orang tua tentang kegiatan yang dilakukan oleh anak. Selain itu juga berkontribusi terhadap pencapaian tugas perkembangan anak, baik dalam aspek kognitif, afektif maupun aspek psikomotoriknya. Berdasarkan paparan tersebut, maka tujuan penelitian ini adalah untuk menggambarkan </w:t>
      </w:r>
      <w:r w:rsidRPr="00E32E02">
        <w:rPr>
          <w:bCs/>
          <w:sz w:val="22"/>
          <w:szCs w:val="28"/>
          <w:lang w:val="id-ID"/>
        </w:rPr>
        <w:t>Pola Asuh Orang Tua dalam Pendampingan Belajar dari Rumah untuk Menumbuhkan Perkembangan Moral Anak SD pada Masa Pandemi Covid-19 di SDN 3 Semende Darat Ulu.</w:t>
      </w:r>
    </w:p>
    <w:p w14:paraId="45B2F497" w14:textId="77777777" w:rsidR="000D4820" w:rsidRPr="000D4820" w:rsidRDefault="000D4820" w:rsidP="000D4820">
      <w:pPr>
        <w:pStyle w:val="IEEEParagraph"/>
        <w:spacing w:line="276" w:lineRule="auto"/>
        <w:ind w:firstLine="567"/>
        <w:rPr>
          <w:rFonts w:eastAsia="Times New Roman"/>
          <w:sz w:val="22"/>
          <w:szCs w:val="22"/>
          <w:lang w:eastAsia="id-ID"/>
        </w:rPr>
      </w:pPr>
    </w:p>
    <w:p w14:paraId="7D5E1E04" w14:textId="77777777" w:rsidR="006F71A7" w:rsidRDefault="006F71A7" w:rsidP="006F71A7">
      <w:pPr>
        <w:tabs>
          <w:tab w:val="left" w:pos="426"/>
          <w:tab w:val="left" w:pos="851"/>
          <w:tab w:val="left" w:pos="1418"/>
          <w:tab w:val="left" w:pos="4253"/>
        </w:tabs>
        <w:spacing w:after="0"/>
        <w:ind w:right="87"/>
        <w:rPr>
          <w:rFonts w:ascii="Times New Roman" w:hAnsi="Times New Roman" w:cs="Times New Roman"/>
          <w:b/>
          <w:lang w:val="en-US"/>
        </w:rPr>
      </w:pPr>
      <w:r w:rsidRPr="00957962">
        <w:rPr>
          <w:rFonts w:ascii="Times New Roman" w:hAnsi="Times New Roman" w:cs="Times New Roman"/>
          <w:b/>
          <w:lang w:val="en-US"/>
        </w:rPr>
        <w:t>METODE PENELITIAN</w:t>
      </w:r>
    </w:p>
    <w:p w14:paraId="5CF9ABA1" w14:textId="77777777" w:rsidR="00E32E02" w:rsidRPr="00E32E02" w:rsidRDefault="00E32E02" w:rsidP="00E32E02">
      <w:pPr>
        <w:pStyle w:val="ListParagraph"/>
        <w:spacing w:line="276" w:lineRule="auto"/>
        <w:ind w:left="0" w:firstLine="567"/>
        <w:jc w:val="both"/>
        <w:rPr>
          <w:bCs/>
          <w:sz w:val="22"/>
          <w:lang w:val="id-ID"/>
        </w:rPr>
      </w:pPr>
      <w:r w:rsidRPr="00E32E02">
        <w:rPr>
          <w:sz w:val="22"/>
          <w:lang w:val="id-ID"/>
        </w:rPr>
        <w:t>Jenis penelitian</w:t>
      </w:r>
      <w:r w:rsidRPr="00E32E02">
        <w:rPr>
          <w:sz w:val="22"/>
        </w:rPr>
        <w:t xml:space="preserve"> yang digunakan pada penelitian ini adalah penelitian kualitatif, </w:t>
      </w:r>
      <w:r w:rsidRPr="00E32E02">
        <w:rPr>
          <w:rFonts w:asciiTheme="majorBidi" w:hAnsiTheme="majorBidi" w:cstheme="majorBidi"/>
          <w:sz w:val="22"/>
        </w:rPr>
        <w:t xml:space="preserve">karena penelitian ini mendeskripsikan bagaimana </w:t>
      </w:r>
      <w:r w:rsidRPr="00E32E02">
        <w:rPr>
          <w:bCs/>
          <w:sz w:val="22"/>
          <w:szCs w:val="28"/>
          <w:lang w:val="id-ID"/>
        </w:rPr>
        <w:t>Pola Aush Orang Tua Dalam Pendampingan Belajar Dari Rumah Untuk Menumbuhkan Perkembangan Moral Anak SD Pada Masa Pandemi Covid-19 Di kelas V SDN 3 Semende Darat Ulu</w:t>
      </w:r>
      <w:r w:rsidRPr="00E32E02">
        <w:rPr>
          <w:b/>
          <w:bCs/>
          <w:sz w:val="22"/>
          <w:szCs w:val="28"/>
          <w:lang w:val="id-ID"/>
        </w:rPr>
        <w:t xml:space="preserve"> </w:t>
      </w:r>
      <w:r w:rsidRPr="00E32E02">
        <w:rPr>
          <w:rFonts w:asciiTheme="majorBidi" w:hAnsiTheme="majorBidi" w:cstheme="majorBidi"/>
          <w:sz w:val="22"/>
        </w:rPr>
        <w:t>sesuai dengan keadaan yang sebenarnya</w:t>
      </w:r>
      <w:r w:rsidRPr="00E32E02">
        <w:rPr>
          <w:rFonts w:asciiTheme="majorBidi" w:hAnsiTheme="majorBidi" w:cstheme="majorBidi"/>
          <w:sz w:val="22"/>
          <w:lang w:val="id-ID"/>
        </w:rPr>
        <w:t xml:space="preserve"> </w:t>
      </w:r>
      <w:r w:rsidRPr="00E32E02">
        <w:rPr>
          <w:sz w:val="22"/>
        </w:rPr>
        <w:t>(Anggraini et al., 2021)</w:t>
      </w:r>
      <w:r w:rsidRPr="00E32E02">
        <w:rPr>
          <w:rFonts w:asciiTheme="majorBidi" w:hAnsiTheme="majorBidi" w:cstheme="majorBidi"/>
          <w:sz w:val="22"/>
        </w:rPr>
        <w:t xml:space="preserve">. </w:t>
      </w:r>
      <w:r w:rsidRPr="00E32E02">
        <w:rPr>
          <w:rFonts w:asciiTheme="majorBidi" w:hAnsiTheme="majorBidi" w:cstheme="majorBidi"/>
          <w:sz w:val="22"/>
          <w:shd w:val="clear" w:color="auto" w:fill="FFFFFF"/>
        </w:rPr>
        <w:t>Tujuan dari penelitian ini ialah untuk mengetahui</w:t>
      </w:r>
      <w:r w:rsidRPr="00E32E02">
        <w:rPr>
          <w:rFonts w:asciiTheme="majorBidi" w:hAnsiTheme="majorBidi" w:cstheme="majorBidi"/>
          <w:bCs/>
          <w:sz w:val="22"/>
          <w:lang w:val="id-ID"/>
        </w:rPr>
        <w:t xml:space="preserve"> bagaimana </w:t>
      </w:r>
      <w:r w:rsidRPr="00E32E02">
        <w:rPr>
          <w:bCs/>
          <w:sz w:val="22"/>
          <w:lang w:val="id-ID"/>
        </w:rPr>
        <w:t>pola asuh orang tua dalam pendampingan belajar dari rumah untuk menumbuhkan perkembangan moral anak SD pada masa pandemi covid-19 di SDN 3 Semende Darat Ulu</w:t>
      </w:r>
      <w:r w:rsidRPr="00E32E02">
        <w:rPr>
          <w:rFonts w:asciiTheme="majorBidi" w:hAnsiTheme="majorBidi" w:cstheme="majorBidi"/>
          <w:bCs/>
          <w:sz w:val="22"/>
          <w:lang w:val="id-ID"/>
        </w:rPr>
        <w:t xml:space="preserve"> </w:t>
      </w:r>
    </w:p>
    <w:p w14:paraId="713A3293" w14:textId="77777777" w:rsidR="00E32E02" w:rsidRPr="00E32E02" w:rsidRDefault="00E32E02" w:rsidP="00E32E02">
      <w:pPr>
        <w:pStyle w:val="ListParagraph"/>
        <w:spacing w:line="276" w:lineRule="auto"/>
        <w:ind w:left="0" w:firstLine="567"/>
        <w:jc w:val="both"/>
        <w:rPr>
          <w:sz w:val="22"/>
        </w:rPr>
      </w:pPr>
      <w:r w:rsidRPr="00E32E02">
        <w:rPr>
          <w:sz w:val="22"/>
          <w:lang w:val="id-ID"/>
        </w:rPr>
        <w:t xml:space="preserve">Subjek dari penelitian ini adalah orang tua siswa kelas V SD Negeri 3 Semende Darat Ulu dan wali kelasnya. Sedangkan pengecekan keabsahan data dilakukan melalui ketekunan peneliti dan triangulasi. </w:t>
      </w:r>
      <w:r w:rsidRPr="00E32E02">
        <w:rPr>
          <w:rFonts w:asciiTheme="majorBidi" w:hAnsiTheme="majorBidi" w:cstheme="majorBidi"/>
          <w:sz w:val="22"/>
        </w:rPr>
        <w:t>Sumber data yang digunakan dalam penelitian ini ada 2, yaitu sumber data primer dan juga sekunder</w:t>
      </w:r>
      <w:r w:rsidRPr="00E32E02">
        <w:rPr>
          <w:sz w:val="22"/>
        </w:rPr>
        <w:t xml:space="preserve">. Peneliti menggunakan teknik pengumpulan data berupa observasi, wawancara, dan dokumentas </w:t>
      </w:r>
      <w:r w:rsidRPr="00E32E02">
        <w:rPr>
          <w:sz w:val="22"/>
        </w:rPr>
        <w:fldChar w:fldCharType="begin"/>
      </w:r>
      <w:r w:rsidRPr="00E32E02">
        <w:rPr>
          <w:sz w:val="22"/>
        </w:rPr>
        <w:instrText xml:space="preserve"> ADDIN ZOTERO_ITEM CSL_CITATION {"citationID":"0w3zIfCZ","properties":{"formattedCitation":"(Azizah dan Busyra 2021)","plainCitation":"(Azizah dan Busyra 2021)","noteIndex":0},"citationItems":[{"id":"RqoLiORM/IPaE399Z","uris":["http://zotero.org/users/7720964/items/TNPDZ5QY"],"uri":["http://zotero.org/users/7720964/items/TNPDZ5QY"],"itemData":{"id":232,"type":"article-journal","abstract":"The stages of life from birth to death are shaped by the social influences which the person interacts   with  . In order to develop the social aspects of children, a family role  ,   especially   the   parent  s,   is needed so that children can develop properly. Social and emotional development are inseparable from one   to   another. Positive social and emotional development makes it easier for children to get along with others and learn better, as well as in other activities in the social environment. This study aims to determine the strategies taken by parents to develop the socio-emotional aspects of early   childhood   during the Covid-19 pandemic. The results of this study are that the strategies carried out by parents include providing understanding and education about the pandemic situation, in addition to holding other activities that can be done at home including playing with the mother as practiced by the informants. From the results of     interviews, the   researcher     take  s   the point that good communication between children and parents, especially   by   mothers, will make   the children     easier   to understand the conditions for activities that have changed due to the current pandemic.          Keywords:      parents,   strategies  , social-emotional, early childhood","container-title":"Atta'dib Jurnal Pendidikan Agama Islam","DOI":"10.35673/atta'dib.v2i2.1466","ISSN":"2746-1572","issue":"2","language":"ind","note":"number: 2\npublisher: IAIN Bone","page":"1-13","source":"mail.jurnal.iain-bone.ac.id","title":"Strategi Orang Tua dalam Perkembangan Aspek Sosial-Emosi Anak Usia Dini di Masa Pandemi Covid-19","volume":"2","author":[{"family":"Azizah","given":"Nur"},{"family":"Busyra","given":"Sarah"}],"issued":{"date-parts":[["2021",10,10]]}}}],"schema":"https://github.com/citation-style-language/schema/raw/master/csl-citation.json"} </w:instrText>
      </w:r>
      <w:r w:rsidRPr="00E32E02">
        <w:rPr>
          <w:sz w:val="22"/>
        </w:rPr>
        <w:fldChar w:fldCharType="separate"/>
      </w:r>
      <w:r w:rsidRPr="00E32E02">
        <w:rPr>
          <w:sz w:val="22"/>
        </w:rPr>
        <w:t>(Azizah dan Busyra 2021)</w:t>
      </w:r>
      <w:r w:rsidRPr="00E32E02">
        <w:rPr>
          <w:sz w:val="22"/>
        </w:rPr>
        <w:fldChar w:fldCharType="end"/>
      </w:r>
      <w:r w:rsidRPr="00E32E02">
        <w:rPr>
          <w:sz w:val="22"/>
        </w:rPr>
        <w:t xml:space="preserve">. Setelah data terkumpul kemudian dilakukan analisis data yang merupakan proses mencari dan menata data dari hasil observasi, wawancara dan dokumentasi secara sistematis untuk meningkatkan pemahaman peneliti tentang kasus yang diteliti dan menyajikannya sebagai temuan bagi yang lain. Berbagai data dan informasi yang didapat di lapangan kemudian dianalisis dengan menggunakan tehnik analisis diskriptif melalui beberapa tahapan yaitu yaitu reduksi data, display data, mengambil kesimpulan dan verifikasi. </w:t>
      </w:r>
      <w:r w:rsidRPr="00E32E02">
        <w:rPr>
          <w:sz w:val="22"/>
        </w:rPr>
        <w:fldChar w:fldCharType="begin"/>
      </w:r>
      <w:r w:rsidRPr="00E32E02">
        <w:rPr>
          <w:sz w:val="22"/>
        </w:rPr>
        <w:instrText xml:space="preserve"> ADDIN ZOTERO_ITEM CSL_CITATION {"citationID":"vsZeYBko","properties":{"formattedCitation":"(Pohan dan Dafit 2021)","plainCitation":"(Pohan dan Dafit 2021)","noteIndex":0},"citationItems":[{"id":"RqoLiORM/l1iCSDw4","uris":["http://zotero.org/users/7720964/items/PK6GUXB3"],"uri":["http://zotero.org/users/7720964/items/PK6GUXB3"],"itemData":{"id":496,"type":"article-journal","abstract":"Implementasi kurikulum 2013 terkait pelaksanaan pembelajaran, menuntut guru untuk melaksanakan pembelajaran tematik integrative yang menekankan pendekatan saintifik serta menggunakan model-model pembelajaran yang sesuai dengan kurikulum 2013. Sehingga, tujuan penelitian ini adalah untuk mendeskripsikan pelaksanaan pembelajaran kurikulum 2013 di salah satu sekolah dasar yaitu Sekolah Dasar Negeri 017 Desa Tandan Sari, Kecamatan Tapung Hilir, Kabupaten Kampar. Penelitian ini menggunakan pendekatan deskriptif kualitatif dengan subjek penelitian adalah guru kelas, kepala sekolah serta peserta didik. Data dikumpulkan dengan observasi, wawancara serta dokumentasi. Teknik pemeriksaan keabsahan data menggunakan triangulasi sumber dan teknik. Hasil penelitian menunjukkan bahwa di dalam pelaksanaan pembelajaran kurikulum 2013 guru melaksanakaan pembelajaran berdasarkan tema, akan tetapi guru menyampaikan perpindahan mata pelajaran. Di dalam Proses pembelajaran guru menggunakan 5 langkah pendekatan saintifik yaitu, mengamati, menanya, mengumpulkan informasi, mengolah informasi, dan mengkomunikasikan. Akan tetapi di dalam proses pembelajaran guru tidak menggunakan model-model pembelajaran yang sesuai dengan kurikulum 2013. Hal ini dikarenakan pemahaman guru terkait model pembelajaran masih sangat rendah.","container-title":"Jurnal Basicedu","DOI":"10.31004/basicedu.v5i3.898","ISSN":"2580-1147","issue":"3","language":"in","note":"number: 3","page":"1191-1197","source":"www.jbasic.org","title":"Pelaksanaan Pembelajaran Kurikulum 2013 di Sekolah Dasar","volume":"5","author":[{"family":"Pohan","given":"Sarah Azhari"},{"family":"Dafit","given":"Febrina"}],"issued":{"date-parts":[["2021",4,7]]}}}],"schema":"https://github.com/citation-style-language/schema/raw/master/csl-citation.json"} </w:instrText>
      </w:r>
      <w:r w:rsidRPr="00E32E02">
        <w:rPr>
          <w:sz w:val="22"/>
        </w:rPr>
        <w:fldChar w:fldCharType="separate"/>
      </w:r>
      <w:r w:rsidRPr="00E32E02">
        <w:rPr>
          <w:sz w:val="22"/>
        </w:rPr>
        <w:t>(Pohan dan Dafit 2021)</w:t>
      </w:r>
      <w:r w:rsidRPr="00E32E02">
        <w:rPr>
          <w:sz w:val="22"/>
        </w:rPr>
        <w:fldChar w:fldCharType="end"/>
      </w:r>
    </w:p>
    <w:p w14:paraId="12B90DD7" w14:textId="77777777" w:rsidR="006F71A7" w:rsidRPr="00832CA9" w:rsidRDefault="006F71A7" w:rsidP="006F71A7">
      <w:pPr>
        <w:spacing w:after="0"/>
        <w:jc w:val="both"/>
        <w:rPr>
          <w:rFonts w:ascii="Times New Roman" w:hAnsi="Times New Roman" w:cs="Times New Roman"/>
          <w:b/>
          <w:sz w:val="10"/>
          <w:lang w:val="en-US"/>
        </w:rPr>
      </w:pPr>
    </w:p>
    <w:p w14:paraId="6054BD9B" w14:textId="77777777" w:rsidR="006F71A7" w:rsidRDefault="006F71A7" w:rsidP="006F71A7">
      <w:pPr>
        <w:spacing w:after="0"/>
        <w:jc w:val="both"/>
        <w:rPr>
          <w:rFonts w:ascii="Times New Roman" w:hAnsi="Times New Roman" w:cs="Times New Roman"/>
          <w:b/>
          <w:lang w:val="en-US"/>
        </w:rPr>
      </w:pPr>
      <w:r w:rsidRPr="00570FEF">
        <w:rPr>
          <w:rFonts w:ascii="Times New Roman" w:hAnsi="Times New Roman" w:cs="Times New Roman"/>
          <w:b/>
          <w:lang w:val="en-US"/>
        </w:rPr>
        <w:t>HASIL DAN PEMBAHASAN PENELITIAN</w:t>
      </w:r>
    </w:p>
    <w:p w14:paraId="2478611D" w14:textId="77777777" w:rsidR="00E32E02" w:rsidRPr="00E32E02" w:rsidRDefault="00E32E02" w:rsidP="00E32E02">
      <w:pPr>
        <w:pStyle w:val="ListParagraph"/>
        <w:spacing w:line="276" w:lineRule="auto"/>
        <w:ind w:left="0" w:firstLine="567"/>
        <w:jc w:val="both"/>
        <w:rPr>
          <w:sz w:val="22"/>
          <w:lang w:val="id-ID"/>
        </w:rPr>
      </w:pPr>
      <w:r w:rsidRPr="00E32E02">
        <w:rPr>
          <w:sz w:val="22"/>
        </w:rPr>
        <w:t xml:space="preserve">Berdasarkan </w:t>
      </w:r>
      <w:r w:rsidRPr="00E32E02">
        <w:rPr>
          <w:sz w:val="22"/>
          <w:lang w:val="id-ID"/>
        </w:rPr>
        <w:t xml:space="preserve">beberapa </w:t>
      </w:r>
      <w:r w:rsidRPr="00E32E02">
        <w:rPr>
          <w:sz w:val="22"/>
        </w:rPr>
        <w:t xml:space="preserve">hasil penelitian </w:t>
      </w:r>
      <w:r w:rsidRPr="00E32E02">
        <w:rPr>
          <w:sz w:val="22"/>
          <w:lang w:val="id-ID"/>
        </w:rPr>
        <w:t>yang saya baca bahwa</w:t>
      </w:r>
      <w:r w:rsidRPr="00E32E02">
        <w:rPr>
          <w:sz w:val="22"/>
        </w:rPr>
        <w:t xml:space="preserve"> pengembangan karakter di sekolah khususnya di lembaga Pendidikan Anak Sekolah Dasar melibatkan peran orang tua.</w:t>
      </w:r>
      <w:r w:rsidRPr="00E32E02">
        <w:rPr>
          <w:sz w:val="22"/>
          <w:lang w:val="id-ID"/>
        </w:rPr>
        <w:t xml:space="preserve"> </w:t>
      </w:r>
      <w:r w:rsidRPr="00E32E02">
        <w:rPr>
          <w:sz w:val="22"/>
          <w:lang w:val="id-ID"/>
        </w:rPr>
        <w:fldChar w:fldCharType="begin"/>
      </w:r>
      <w:r w:rsidRPr="00E32E02">
        <w:rPr>
          <w:sz w:val="22"/>
          <w:lang w:val="id-ID"/>
        </w:rPr>
        <w:instrText xml:space="preserve"> ADDIN ZOTERO_ITEM CSL_CITATION {"citationID":"1rMw228N","properties":{"formattedCitation":"(Kamar dkk. 2020)","plainCitation":"(Kamar dkk. 2020)","noteIndex":0},"citationItems":[{"id":"RqoLiORM/jhzqr2Z2","uris":["http://zotero.org/users/7720964/items/EVYSXP8U"],"uri":["http://zotero.org/users/7720964/items/EVYSXP8U"],"itemData":{"id":521,"type":"article-journal","abstract":"Pendidikan karakter penting untuk menjadi mainstream pokok pendidikan di Indonesia baik di ranah formal, nonformal maupun informal. Terdapat beberapa faktor yang mempengaruhi pengembangan karakter anak, di antaranya adalah pola asuh di keluarga (parenting style) dan genetic personality. Penelitian ini bertujuan untuk mengetahui pengaruh parenting style dan genetic personality terhadap pengembangan karakter anak. Jenis penelitian adalah korelasional menggunakan metode survei dengan pendekatan penelitian kuantitatif. Populasi sekaligus sample penelitian ini adalah orang tua siswa Taman Kanak-kanak di Tangerang sebanyak 90 orang. Teknik pengumpulan data menggunakan kuesioner (angket) yang disusun berdasarkan skala Likert. Instrumen yang digunakan untuk mengukur pola asuh parenting style merupakan hasil modifikasi dari Parenting Style Questionnaire (PSQ) (Robinson et al., 1995) dan (Roman et al., 2015). Instrumen untuk mengukur genetic personality diadaptasi dari (Poniman &amp;amp; Mangussara, 2013), sedangkan untuk mengukur pengembangan karakter anak menggunakan adaptasi dari (Poniman, 2014). Analisis pada penelitian ini menggunakan SEM (Structural Equation Model) dengan software SmartPLS versi 3.0. Hasil penelitian menunjukkan bahwa parenting style dan genetic personality berpengaruh positif dan signifikan terhadap pengembangan karakter anak.","container-title":"JINoP (Jurnal Inovasi Pembelajaran)","DOI":"10.22219/jinop.v6i1.10196","ISSN":"2460-0873","issue":"1","journalAbbreviation":"JINoP","language":"en","note":"number: 1","page":"75-86","source":"ejournal.umm.ac.id","title":"MEMBANGUN KARAKTER SISWA SEKOLAH DASAR MELALUI PRAKTEK POLA ASUH ORANG TUA BERDASARKAN GENETIC PERSONALITY","volume":"6","author":[{"family":"Kamar","given":"Karnawi"},{"family":"Asbari","given":"Masduki"},{"family":"Purwanto","given":"Agus"},{"family":"Nurhayati","given":"Wakhida"},{"family":"Agistiawati","given":"Eva"},{"family":"Sudiyono","given":"Rachma Nadhila"}],"issued":{"date-parts":[["2020",5,30]]}}}],"schema":"https://github.com/citation-style-language/schema/raw/master/csl-citation.json"} </w:instrText>
      </w:r>
      <w:r w:rsidRPr="00E32E02">
        <w:rPr>
          <w:sz w:val="22"/>
          <w:lang w:val="id-ID"/>
        </w:rPr>
        <w:fldChar w:fldCharType="separate"/>
      </w:r>
      <w:r w:rsidRPr="00E32E02">
        <w:rPr>
          <w:sz w:val="22"/>
        </w:rPr>
        <w:t>(Kamar dkk. 2020)</w:t>
      </w:r>
      <w:r w:rsidRPr="00E32E02">
        <w:rPr>
          <w:sz w:val="22"/>
          <w:lang w:val="id-ID"/>
        </w:rPr>
        <w:fldChar w:fldCharType="end"/>
      </w:r>
      <w:r w:rsidRPr="00E32E02">
        <w:rPr>
          <w:sz w:val="22"/>
        </w:rPr>
        <w:t xml:space="preserve"> Program pendidikan parenting dalam bentuk training dan workshop sebagai upaya menyelaraskan pola asuh di keluarga dan proses pembentukan karakter di sekolah perlu menjadi perhatian utama.</w:t>
      </w:r>
      <w:r w:rsidRPr="00E32E02">
        <w:rPr>
          <w:sz w:val="22"/>
          <w:lang w:val="id-ID"/>
        </w:rPr>
        <w:t xml:space="preserve"> </w:t>
      </w:r>
      <w:r w:rsidRPr="00E32E02">
        <w:rPr>
          <w:sz w:val="22"/>
        </w:rPr>
        <w:t xml:space="preserve">Orang tua dan pola asuh memiliki peran yang besar dalam menanamkan dasar kepribadian </w:t>
      </w:r>
      <w:r w:rsidRPr="00E32E02">
        <w:rPr>
          <w:sz w:val="22"/>
          <w:lang w:val="id-ID"/>
        </w:rPr>
        <w:t xml:space="preserve">anak </w:t>
      </w:r>
      <w:r w:rsidRPr="00E32E02">
        <w:rPr>
          <w:sz w:val="22"/>
        </w:rPr>
        <w:t xml:space="preserve">yang </w:t>
      </w:r>
      <w:r w:rsidRPr="00E32E02">
        <w:rPr>
          <w:sz w:val="22"/>
          <w:lang w:val="id-ID"/>
        </w:rPr>
        <w:t xml:space="preserve">nantinya </w:t>
      </w:r>
      <w:proofErr w:type="gramStart"/>
      <w:r w:rsidRPr="00E32E02">
        <w:rPr>
          <w:sz w:val="22"/>
          <w:lang w:val="id-ID"/>
        </w:rPr>
        <w:t>akan</w:t>
      </w:r>
      <w:proofErr w:type="gramEnd"/>
      <w:r w:rsidRPr="00E32E02">
        <w:rPr>
          <w:sz w:val="22"/>
          <w:lang w:val="id-ID"/>
        </w:rPr>
        <w:t xml:space="preserve"> </w:t>
      </w:r>
      <w:r w:rsidRPr="00E32E02">
        <w:rPr>
          <w:sz w:val="22"/>
        </w:rPr>
        <w:t xml:space="preserve">menentukan corak dan gambaran kepribadian seseorang setelah dewasa kelak. Setiap orang tua memiliki </w:t>
      </w:r>
      <w:proofErr w:type="gramStart"/>
      <w:r w:rsidRPr="00E32E02">
        <w:rPr>
          <w:sz w:val="22"/>
        </w:rPr>
        <w:t>cara</w:t>
      </w:r>
      <w:proofErr w:type="gramEnd"/>
      <w:r w:rsidRPr="00E32E02">
        <w:rPr>
          <w:sz w:val="22"/>
        </w:rPr>
        <w:t xml:space="preserve"> dan pola tersendiri dalam mengasuh dan membimbing anak. Cara dan pola</w:t>
      </w:r>
      <w:r w:rsidRPr="00E32E02">
        <w:rPr>
          <w:sz w:val="22"/>
          <w:lang w:val="id-ID"/>
        </w:rPr>
        <w:t xml:space="preserve"> asuh</w:t>
      </w:r>
      <w:r w:rsidRPr="00E32E02">
        <w:rPr>
          <w:sz w:val="22"/>
        </w:rPr>
        <w:t xml:space="preserve"> </w:t>
      </w:r>
      <w:r w:rsidRPr="00E32E02">
        <w:rPr>
          <w:sz w:val="22"/>
          <w:lang w:val="id-ID"/>
        </w:rPr>
        <w:t xml:space="preserve">yang diterapkan setiap orang tua </w:t>
      </w:r>
      <w:r w:rsidRPr="00E32E02">
        <w:rPr>
          <w:sz w:val="22"/>
        </w:rPr>
        <w:t xml:space="preserve">tentu </w:t>
      </w:r>
      <w:proofErr w:type="gramStart"/>
      <w:r w:rsidRPr="00E32E02">
        <w:rPr>
          <w:sz w:val="22"/>
        </w:rPr>
        <w:t>akan</w:t>
      </w:r>
      <w:proofErr w:type="gramEnd"/>
      <w:r w:rsidRPr="00E32E02">
        <w:rPr>
          <w:sz w:val="22"/>
        </w:rPr>
        <w:t xml:space="preserve"> berbeda antara satu keluarga dengan keluarga yang lainnya</w:t>
      </w:r>
      <w:r w:rsidRPr="00E32E02">
        <w:rPr>
          <w:sz w:val="22"/>
          <w:lang w:val="id-ID"/>
        </w:rPr>
        <w:t xml:space="preserve">. </w:t>
      </w:r>
      <w:r w:rsidRPr="00E32E02">
        <w:rPr>
          <w:sz w:val="22"/>
          <w:lang w:val="id-ID"/>
        </w:rPr>
        <w:fldChar w:fldCharType="begin"/>
      </w:r>
      <w:r w:rsidRPr="00E32E02">
        <w:rPr>
          <w:sz w:val="22"/>
          <w:lang w:val="id-ID"/>
        </w:rPr>
        <w:instrText xml:space="preserve"> ADDIN ZOTERO_ITEM CSL_CITATION {"citationID":"AmUEFE4j","properties":{"formattedCitation":"(Lestiawati 2013)","plainCitation":"(Lestiawati 2013)","noteIndex":0},"citationItems":[{"id":"RqoLiORM/hw9Ed8SK","uris":["http://zotero.org/users/7720964/items/A5N8R5A9"],"uri":["http://zotero.org/users/7720964/items/A5N8R5A9"],"itemData":{"id":518,"type":"article-journal","abstract":"This research aims to know the pattern of parenting to social child ability of age 6-7 year at SDN&amp;nbsp;Menteng 02 Pagi Jakarta Pusat. Research method used by Ex Post Facto. Technique of Intake sample is&amp;nbsp;cluster random sampling with the amount sample is 46 child, then conducted spreading quesioner to determine&amp;nbsp;the pattern group of the autoritary and democratic parent. Technique analyze the data used to test&amp;nbsp;the hypothesis is uji-t after beforehand conducted by a prerequisite test that is test the normalitas. Result of&amp;nbsp;examination of normalitas data use the test Liliefors of group A that is Lacount 0,113 &amp;lt; Ltabel 0,173 and group&amp;nbsp;B by Lacount 0,065 &amp;lt; Ltabel 0,173 meaning data have normal distribution. Hypothesis examination use the&amp;nbsp;uji-t of level signifikansi Î± = 0,05 obtained tacount =94,8 bigger than ttabel = 1,68, this means hypothesis&amp;nbsp;of zero (Ho) refused, so that mean hypothesis alternative (ha) itâ€™s accepted that pattern of parenting have&amp;nbsp;an effect on to social child ability. Matter of this means social ability of child is higher with the democratic&amp;nbsp;parent than the autoritary parent. Result of research show there are influence which are positive significant&amp;nbsp;between pattern of parenting to social child ability, where social ability of child is higher with the democratic&amp;nbsp;parent than the autoritary parent. Implication from this research that pattern of the democratic parent can&amp;nbsp;develop the social ability of high child as tool interaction with the area. Parent can give correct of take care&amp;nbsp;so that the social ability of child is advance.","container-title":"Jurnal Ilmiah Visi","DOI":"10.21009/JIV.0802.4","ISSN":"2620-5254","issue":"2","journalAbbreviation":"1","language":"en","note":"number: 2","page":"111-119","source":"journal.unj.ac.id","title":"PENGARUH POLA ASUH ORANG TUA TERHADAP KEMAMPUAN SOSIAL ANAK USIA 6-7 TAHUN","volume":"8","author":[{"family":"Lestiawati","given":"I. Made"}],"issued":{"date-parts":[["2013",12,31]]}}}],"schema":"https://github.com/citation-style-language/schema/raw/master/csl-citation.json"} </w:instrText>
      </w:r>
      <w:r w:rsidRPr="00E32E02">
        <w:rPr>
          <w:sz w:val="22"/>
          <w:lang w:val="id-ID"/>
        </w:rPr>
        <w:fldChar w:fldCharType="separate"/>
      </w:r>
      <w:r w:rsidRPr="00E32E02">
        <w:rPr>
          <w:sz w:val="22"/>
        </w:rPr>
        <w:t>(Lestiawati 2013)</w:t>
      </w:r>
      <w:r w:rsidRPr="00E32E02">
        <w:rPr>
          <w:sz w:val="22"/>
          <w:lang w:val="id-ID"/>
        </w:rPr>
        <w:fldChar w:fldCharType="end"/>
      </w:r>
    </w:p>
    <w:p w14:paraId="39324A23" w14:textId="77777777" w:rsidR="00E32E02" w:rsidRPr="00E32E02" w:rsidRDefault="00E32E02" w:rsidP="00E32E02">
      <w:pPr>
        <w:pStyle w:val="ListParagraph"/>
        <w:spacing w:line="276" w:lineRule="auto"/>
        <w:ind w:left="0" w:firstLine="567"/>
        <w:jc w:val="both"/>
        <w:rPr>
          <w:sz w:val="22"/>
        </w:rPr>
      </w:pPr>
      <w:r w:rsidRPr="00E32E02">
        <w:rPr>
          <w:sz w:val="22"/>
        </w:rPr>
        <w:t xml:space="preserve">Pola asuh terdiri dari dua kata yaitu pola dan asuh. Menurut Kamus Besar Bahasa Indonesia, pola </w:t>
      </w:r>
      <w:r w:rsidRPr="00E32E02">
        <w:rPr>
          <w:sz w:val="22"/>
          <w:lang w:val="id-ID"/>
        </w:rPr>
        <w:t>diartikan sebagai</w:t>
      </w:r>
      <w:r w:rsidRPr="00E32E02">
        <w:rPr>
          <w:sz w:val="22"/>
        </w:rPr>
        <w:t xml:space="preserve"> corak, model, sistem. Cara kerja, bentuk (struktur) yang tetap. Sedangkan kata asuh memiliki arti menjaga (merawat dan mendidik) anak kecil, membimbing (membantu, melatih, dan sebagainya) dan memimpin (mengepalai dan menyelenggarakan) satu badan atau lembaga.</w:t>
      </w:r>
      <w:r w:rsidRPr="00E32E02">
        <w:rPr>
          <w:sz w:val="22"/>
          <w:lang w:val="id-ID"/>
        </w:rPr>
        <w:t xml:space="preserve"> </w:t>
      </w:r>
      <w:r w:rsidRPr="00E32E02">
        <w:rPr>
          <w:sz w:val="22"/>
          <w:lang w:val="id-ID"/>
        </w:rPr>
        <w:fldChar w:fldCharType="begin"/>
      </w:r>
      <w:r w:rsidRPr="00E32E02">
        <w:rPr>
          <w:sz w:val="22"/>
          <w:lang w:val="id-ID"/>
        </w:rPr>
        <w:instrText xml:space="preserve"> ADDIN ZOTERO_ITEM CSL_CITATION {"citationID":"3qnzbDfg","properties":{"formattedCitation":"(Sari, Sumardi, dan Mulyadi 2020)","plainCitation":"(Sari, Sumardi, dan Mulyadi 2020)","noteIndex":0},"citationItems":[{"id":"RqoLiORM/qK5kFsq7","uris":["http://zotero.org/users/7720964/items/4PC2ZCE2"],"uri":["http://zotero.org/users/7720964/items/4PC2ZCE2"],"itemData":{"id":524,"type":"article-journal","abstract":"In the family of parents has a big role in influencing the social development of children. Every parent certainly has a different parenting, including: authoritative parenting, democratic parenting, and permissive parenting. Parenting style for children, will affect the social development and personality of children. A good parenting style will reduce the social development of good children. Parental parenting means the habits of parents, fathers and mothers in leading, caring for and guiding children. Nurturing in the sense of looking after by caring for and educating him .   The quality and intensity of parenting parents vary in influencing attitudes and directing children's behavior. Therefore, this article will discuss issues related to parenting and emotional development of children, such as the definition of parenting, various parenting patterns, characteristics of parenting, factors that influence parenting parenting , understanding emotional development. Characteristics of children's emotional development, factors that influence children's emotional development, emotional social development strategies, and the impact of parenting on children's emotional development. The purpose of this article is to increase understanding of parenting parents on the emotional development of early childhood, so that it raises the desire to seek or improve the implementation of parenting parents for early emotional development of children for parents.      Dalam menyesuaikan diri dengan baik sesuai usia dan kematangannya,  keluarga merupakan lingkungan pertama yang menuntut. Didalam keluarga orang tua memiliki peran besar dalam memberikan pengaruh pada perkembangan sosial anak. Setiap orang tua tentu mempunyai pola asuh yang berbeda, diantanyanya yaitu: Pola asuh otorite, pola asuh demokratis, dan pola asuh permisif.  Pola asuh orang tua pada anak usia dini mencakup pemberian rangsangan fisik, mental, emosional, moral, maupun sosial yang akan mendorong tumbuh kembang anak secara optimal. Gaya pengasuhan terhadap anaknya, akan mempengaruhi pada perkembangan sosial dan kepribadian anak. Gaya pengasuhan yang tidak baik akan menurunkan perkembangan sosial anak yang baik. Pola asuh orang tua berarti kebiasaan orang tua, ayah dan ibu dalam memimpin, mengasuh dan membimbing anak. Mengasuh dalam arti menjaga dengan cara merawat dan mendidiknya. Membimbing dengan cara membentu, melatih, dan sebagainya. Kualitas dan intensitas pola asuh orang tua bervariasi dalam mempengaruhi sikap dan mengarahkan perilaku anak. Karena itu, artikel ini akan membahas masalah yang berkaitan dengan pola asuh orang tua dan perkembangan emosional anak, seperti definisi pola asuh orang tua, macam-macam pola asuh orang tua, ciri-ciri pola asuh orang tua, faktor yang mempengaruhi pola asuh orang tua, pengertian perkembangan emosional. Karakteristik perkembangan emosional anak, faktor-faktor yang mempengaruhi perkembangan emosional anak, strategi pengembangan sosial emosional, dan dampak pola asuh terhadap perkembangan emosional anak. Tujuan artikel ini adalah untuk meningkatkan pemahaman tentang pola asuh orang tua terhadap perkembangan emosional anak usia dini, Sehingga menimbulkan keinginan untuk mencari atau meningkatkan implementasi pola asuh orang tua terhadap perkembanngan emosioal anak udia dini bagi orang tua.","container-title":"JURNAL PAUD AGAPEDIA","DOI":"10.17509/jpa.v4i1.27206","ISSN":"2580-9679","issue":"1","language":"en","note":"number: 1","page":"157-170","source":"ejournal.upi.edu","title":"POLA ASUH ORANG TUA TERHADAP PERKEMBANGAN EMOSIONAL ANAK USIA DINI","volume":"4","author":[{"family":"Sari","given":"Popy Puspita"},{"family":"Sumardi","given":"Sumardi"},{"family":"Mulyadi","given":"Sima"}],"issued":{"date-parts":[["2020",8,12]]}}}],"schema":"https://github.com/citation-style-language/schema/raw/master/csl-citation.json"} </w:instrText>
      </w:r>
      <w:r w:rsidRPr="00E32E02">
        <w:rPr>
          <w:sz w:val="22"/>
          <w:lang w:val="id-ID"/>
        </w:rPr>
        <w:fldChar w:fldCharType="separate"/>
      </w:r>
      <w:r w:rsidRPr="00E32E02">
        <w:rPr>
          <w:sz w:val="22"/>
        </w:rPr>
        <w:t>(Sari, Sumardi, dan Mulyadi 2020)</w:t>
      </w:r>
      <w:r w:rsidRPr="00E32E02">
        <w:rPr>
          <w:sz w:val="22"/>
          <w:lang w:val="id-ID"/>
        </w:rPr>
        <w:fldChar w:fldCharType="end"/>
      </w:r>
      <w:r w:rsidRPr="00E32E02">
        <w:rPr>
          <w:sz w:val="22"/>
          <w:lang w:val="id-ID"/>
        </w:rPr>
        <w:t xml:space="preserve"> </w:t>
      </w:r>
      <w:r w:rsidRPr="00E32E02">
        <w:rPr>
          <w:sz w:val="22"/>
        </w:rPr>
        <w:t xml:space="preserve">Namun pandangan para ahli psikologi dan sosiologi berkata lain. Pola asuh dalam pandangan Singgih D </w:t>
      </w:r>
      <w:proofErr w:type="gramStart"/>
      <w:r w:rsidRPr="00E32E02">
        <w:rPr>
          <w:sz w:val="22"/>
        </w:rPr>
        <w:t>Gunarsa  (</w:t>
      </w:r>
      <w:proofErr w:type="gramEnd"/>
      <w:r w:rsidRPr="00E32E02">
        <w:rPr>
          <w:sz w:val="22"/>
        </w:rPr>
        <w:t>1991) sebagai gambaran yang dipakai orang tua untuk mengasuh (merawat, menjaga, mendidik) anak. Tetapi ahli lain memberikan pandangan lain, seperti Sam Vaknin (2009) mengutarakan bahwa pola asu</w:t>
      </w:r>
      <w:r w:rsidRPr="00E32E02">
        <w:rPr>
          <w:sz w:val="22"/>
          <w:lang w:val="id-ID"/>
        </w:rPr>
        <w:t>h</w:t>
      </w:r>
      <w:r w:rsidRPr="00E32E02">
        <w:rPr>
          <w:sz w:val="22"/>
        </w:rPr>
        <w:t xml:space="preserve"> sebagai “</w:t>
      </w:r>
      <w:r w:rsidRPr="00E32E02">
        <w:rPr>
          <w:i/>
          <w:sz w:val="22"/>
        </w:rPr>
        <w:t>parenting is interaction between parent’s and chilldren during their care</w:t>
      </w:r>
      <w:r w:rsidRPr="00E32E02">
        <w:rPr>
          <w:sz w:val="22"/>
        </w:rPr>
        <w:t xml:space="preserve">”.  </w:t>
      </w:r>
    </w:p>
    <w:p w14:paraId="5952E7D2" w14:textId="77777777" w:rsidR="00E32E02" w:rsidRPr="00E32E02" w:rsidRDefault="00E32E02" w:rsidP="00E32E02">
      <w:pPr>
        <w:pStyle w:val="ListParagraph"/>
        <w:spacing w:line="276" w:lineRule="auto"/>
        <w:ind w:left="0" w:firstLine="567"/>
        <w:jc w:val="both"/>
        <w:rPr>
          <w:sz w:val="22"/>
          <w:lang w:val="id-ID"/>
        </w:rPr>
      </w:pPr>
      <w:r w:rsidRPr="00E32E02">
        <w:rPr>
          <w:sz w:val="22"/>
          <w:lang w:val="id-ID"/>
        </w:rPr>
        <w:lastRenderedPageBreak/>
        <w:t xml:space="preserve">Jadi dari pengertian pola asuh </w:t>
      </w:r>
      <w:r w:rsidRPr="00E32E02">
        <w:rPr>
          <w:sz w:val="22"/>
        </w:rPr>
        <w:t>di</w:t>
      </w:r>
      <w:r w:rsidRPr="00E32E02">
        <w:rPr>
          <w:sz w:val="22"/>
          <w:lang w:val="id-ID"/>
        </w:rPr>
        <w:t xml:space="preserve"> </w:t>
      </w:r>
      <w:r w:rsidRPr="00E32E02">
        <w:rPr>
          <w:sz w:val="22"/>
        </w:rPr>
        <w:t xml:space="preserve">atas dapat disimpulkan bahwa pola asuh orang tua adalah suatu keseluruhan interaksi orang tua dan anak, di mana orang tua yang memberikan dorongan bagi anak-anak dengan mengubah tingkah laku, pengetahuan dan nilai-nilai </w:t>
      </w:r>
      <w:r w:rsidRPr="00E32E02">
        <w:rPr>
          <w:sz w:val="22"/>
          <w:lang w:val="id-ID"/>
        </w:rPr>
        <w:t xml:space="preserve">yang </w:t>
      </w:r>
      <w:r w:rsidRPr="00E32E02">
        <w:rPr>
          <w:sz w:val="22"/>
        </w:rPr>
        <w:t xml:space="preserve">dianggap paling tepat bagi orang tua agar anak bisa mandiri, tumbuh </w:t>
      </w:r>
      <w:r w:rsidRPr="00E32E02">
        <w:rPr>
          <w:sz w:val="22"/>
          <w:lang w:val="id-ID"/>
        </w:rPr>
        <w:t>dan</w:t>
      </w:r>
      <w:r w:rsidRPr="00E32E02">
        <w:rPr>
          <w:sz w:val="22"/>
        </w:rPr>
        <w:t xml:space="preserve"> berkembang secara sehat dan optimal, memiliki rasa percaya diri, memiliki sifat rasa ingin tahu, bersahabat, dan berorientasi untuk sukses</w:t>
      </w:r>
      <w:r w:rsidRPr="00E32E02">
        <w:rPr>
          <w:sz w:val="22"/>
          <w:lang w:val="id-ID"/>
        </w:rPr>
        <w:t xml:space="preserve"> di masa depannya</w:t>
      </w:r>
      <w:r w:rsidRPr="00E32E02">
        <w:rPr>
          <w:sz w:val="22"/>
        </w:rPr>
        <w:t>.</w:t>
      </w:r>
      <w:r w:rsidRPr="00E32E02">
        <w:rPr>
          <w:sz w:val="22"/>
          <w:lang w:val="id-ID"/>
        </w:rPr>
        <w:t xml:space="preserve"> Pola asuh yang baik dan sikap positif lingkungan serta penerimaan masyarakat terhadap keberadaan anak akan menumbuhkan konsep diri positif bagi anak dalam menilai diri sendiri. Anak menilai dirinya sesuai dengan apa yang dialami dan didapatkan dari lingkungan. Anak dilatih untuk bersikap obyektif, dan menghargai diri sendiri dengan selalu berfikir positif untuk diri mereka sendiri.</w:t>
      </w:r>
    </w:p>
    <w:p w14:paraId="5C944B96" w14:textId="77777777" w:rsidR="00E32E02" w:rsidRPr="00E32E02" w:rsidRDefault="00E32E02" w:rsidP="00E32E02">
      <w:pPr>
        <w:pStyle w:val="ListParagraph"/>
        <w:spacing w:line="276" w:lineRule="auto"/>
        <w:ind w:left="0" w:firstLine="567"/>
        <w:jc w:val="both"/>
        <w:rPr>
          <w:b/>
          <w:sz w:val="22"/>
        </w:rPr>
      </w:pPr>
      <w:r w:rsidRPr="00E32E02">
        <w:rPr>
          <w:sz w:val="22"/>
          <w:lang w:val="id-ID"/>
        </w:rPr>
        <w:t xml:space="preserve">Pembentukan moral anak berawal dari pengasuhan orang tua terhadap anak-anaknya. Setiap orang tua menerapkan pola asuh yang berbeda-beda terhadap anak-anak mereka, Santrock (2007) dan Gerungan (2010) membagi pola asuh orangtua ke dalam tiga jenis, yaitu </w:t>
      </w:r>
      <w:r w:rsidRPr="00E32E02">
        <w:rPr>
          <w:sz w:val="22"/>
          <w:lang w:val="id-ID"/>
        </w:rPr>
        <w:fldChar w:fldCharType="begin"/>
      </w:r>
      <w:r w:rsidRPr="00E32E02">
        <w:rPr>
          <w:sz w:val="22"/>
          <w:lang w:val="id-ID"/>
        </w:rPr>
        <w:instrText xml:space="preserve"> ADDIN ZOTERO_ITEM CSL_CITATION {"citationID":"mMkQgeZi","properties":{"formattedCitation":"(Sunarty 2015)","plainCitation":"(Sunarty 2015)","noteIndex":0},"citationItems":[{"id":"RqoLiORM/ajVBAsOG","uris":["http://zotero.org/users/7720964/items/PL9W9NY5"],"uri":["http://zotero.org/users/7720964/items/PL9W9NY5"],"itemData":{"id":527,"type":"book","abstract":"Pendahuluan: Pendidikan mempunyai tugas dan fungsi utama membangun kemandirian manusia dan masyarakat serta bangsa. Dalam Undang-Undang Republik Indonesia Nomor 20 tahun 2003, tentang Sistem Pendidikan Nasional, tertulis: Tujuan pendidikan nasional, yaitu meningkatkan potensi peserta didik agar menjadi manusia yang beriman dan bertakwa kepada Tuhan Yang Maha Esa, berakhlak mulia, sehat, berilmu, cakap, kreatif, mandiri, dan menjadi warga negara yang demokratis serta bertanggung jawab.\nBerdasar pada tujuan-tujuan pendidikan nasional tersebut, salah satu tujuan pendidikan yang merupakan potensi yang penting dikembangkan pada diri manusia adalah “kemandirian”. Mengapa? Oleh karena kemandirian merupakan kemampuan yang berkaitan dengan kecakapan dalam mengambil keputusan terhadap segala sesuatu yang berkaitan dengan aktivitas dan kebutuhan individu.\nDepdiknas (2000: 155) “kemandirian didefinisikan sebagai hal atau keadaan dapat berdiri sendiri tanpa bergantung kepada orang lain”. Ketidaktergantungan kepada orang lain ditandai dengan kemampuan individu memenuhi kebutuhannya sendiri baik secara fisik maupun psikis. Jadi, anak yang mandiri adalah anak yang perilakunya dicirikan dengan kemampuannya mengambil keputusan sendiri terhadap aktivitas-aktivitas dan kebutuhan-kebutuhannya, dalam kehidupannya sehari-hari. \nPendidikan sebagai salah satu institusi sosial memiliki fungsi melekat menumbuhkan kemandirian manusia, masyarakat, dan bangsa (Suryono, 2013). Akhir-akhir ini, salah satu isu penting pendidikan yang sering dikaji dari berbagai sudut pandang adalah pembentukan karakter anak. Karakter merupakan wadah dari berbagai karakteristik psikologis yang membimbing individu untuk menyesuaikan diri dengan berbagai lingkungan yang dihadapi. Karakter menjadi penentu untuk mengetahui potensi (mampu atau tidak mampu) seorang individu menyesuaikan diri dengan berbagai situasi atau kondisi yang dihadapinya. Salah satu jenis karakter yang dapat mengukur tingkat penyesuaian diri individu adalah kemandirian. \nKemandirian sangat membantu dan mendukung anak dalam belajar memahami pilihan perilaku beserta risiko yang harus dipertanggung-jawabkannya, terutama yang berkaitan dengan pengambilan keputusan terhadap aktivitas-aktivitas dan kebutuhan-kebutuhan anak sesuai dengan jenjang pendidikan, tahap-tahap dan tugas-tugas perkembangan anak.\nPentingnya kemandirian bagi anak dapat dilihat dari kompleksitas kehidupan dewasa ini, yang secara langsung atau tidak langsung memengaruhi kehidupan anak. Pengaruh kompleksitas kehidupan anak terlihat dari berbagai fenomena yang sangat membutuhkan perhatian dunia pendidikan, antara lain: perkelahian antarsiswa, penyalah-gunaan obat dan alkohol, perilaku agresif, dan berbagai perilaku menyimpang yang sudah mengarah pada tindakan kriminal. Dalam konteks proses belajar terlihat adanya fenomena peserta didik yang kurang mandiri dalam belajar, yang dapat menimbulkan gangguan mental setelah memasuki pendidikan lanjutan; kebiasaaan belajar yang kurang baik, misalnya tidak betah belajar lama, belajar hanya menjelang ujian, membolos, menyontek, dan mencari bocoran soal-soal ujian (Desmita, 2009).\nMasih terbayang dalam ingatan kita “Kasus Nyontek Massal” yang terjadi di SD Nagel Surabaya (Alif dan Bu Siami) oleh media massa, baik cetak maupun elektronik (TV On-line, Juni 2011) menayangkan berita tentang “runtuhnya kejujuran”. Demikian pula masih sering terdengar keluhan-keluhn dari para guru, guru pembimbing/konselor, yang mengatakan bahwa siswa-siswa malas belajar, siswa belajar jika diperintah, belajar jika ada ujian keesokan harinya, gembira jika guru tidak mengajar, ataukah ribut di kelas jika ada jam lowong, terlalu santai, malas mengerjakan tugas yang diberikan oleh guru, sering masuk terlambat dan pulang terlambat, banyak siswa yang berkeliaran di luar sekolah pada jam-jam sekolah, tawuran, unjuk rasa dan sebagainya.\nBerkaitan dengan contoh-contoh kasus tersebut, banyak faktor yang dapat memengaruhi kemandirian anak. Faktor-faktor tersebut bisa berasal dari dalam diri anak (intern) dan faktor dari luar diri anak (ekstern). Ali &amp; Asrori (2008) dan Astuti (2009) mengemukakan faktor-faktor dari dalam diri anak, seperti gen/keturunan, urutan kelahiran, kondisi fisik, bakat dan potensi intelektual, kematangan, dan jenis kelamin anak; sedangkan faktor-faktor dari luar diri anak, seperti pola asuh orangtua, sistem pendidikan sekolah, dan sistem kehidupan masyarakat. \nDari sejumlah faktor yang memengaruhi tingkat  kemandirian anak, penulis tertarik mengkaji lebih lanjut pada faktor pola asuh orangtua, dengan pertimbangan sejumlah hasil penelitian (Arifin, 2008; Arsetyono, 2009; Astuti, 2009; Sunarty, 2014) mengungkapkan bahwa kemandirian anak sangat dipengaruhi oleh pola asuh orangtuanya, yang bermula dari proses tumbuh kembang anak. Di dalam proses tumbuh kembang menjadi manusia, anak mulai dibentuk kepribadiannya oleh keluarganya. Pembentukan kepribadian anak diperoleh melalui proses sosialisasi di dalam keluarga. Proses sosialisasi tersebut berlangsung dalam bentuk komunikasi, transaksi atau interaksi an¬tar-anggota keluarga, terutama antara orangtua dan anaknya. Keluarga merupakan sistem penunjang pembentukan kepribadian jika ia bekerja baik, merupakan dasar yang baik bagi pengembangan terbaik manusia, teristimewa jika anggota keluarga membe¬rikan tempat yang nyaman bagi pertumbuhan anak. \nKenyataan menunjukkan banyak orangtua yang  memerlakukan anaknya seperti kanak-kanak, meskipun anaknya sudah besar (dewasa), memerlakukan anak sesuai dengan keinginan orangtua dan harus diterima anak tanpa syarat, terlalu melindungi anak secara belebihan, dan ada pula perilaku orangtua yang tidak peduli, mengabaikan, dan menolak kehadiran anak. Perilaku orangtua dapat dikenali melalui ucapan-ucapan dan tindakan-tindakannya terhadap anaknya. Misalnya serba mengkritik, serba melindungi, selalu berubah, serba menentang, mengabaikan, serba mengatur, menuntut perhatian emosional anak secara berlebihan, terlalu sering mengatur, mengarahkan, memerintah, mengingatkan, memarahi, yang membuat anak harus menjadi penurut, anak tidak perlu memikirkan kebutuhan-kebutuhannya sendiri, yang mengakibatkan anak tidak mandiri atau tetap bergantung kepada orangtuanya. \nGejala-gejala perilaku anak yang muncul dalam bentuk kasus-kasus dan perilaku orangtua seperti yang diungkapkan tersebut merupakan sebagian dari kendala-kendala utama dalam mempersiapkan manusia yang mandiri dan ber¬kualitas. Oleh karena itu gejala-gejala perilaku anak dan sikap hidup orangtua seperti itu harus di¬ubah dan diperbaiki. Pengubahan dan perbaikannya, dimulai dari keluarga melalui pola asuh orangtua. \nBuku ini lahir didahului oleh survei awal tentang pola asuh orangtua dan kemandirian anak pada tiga SMP Negeri (SMPN 1, SMPN 8, dan SMPN 35) Makassar, yang dilaksanakan bulan Juli 2012. Hasil survei menunjukkan terdapat hubungan yang positif dan signifikan antara pola asuh orangtua dan kemandirian anaknya. Selanjutnya, dari hasil survei awal tersebut ditemukan pula bahwa pola asuh orangtua yang dapat meningkatkan kemandirian anak adalah pola asuh orangtua positif dan demokratis (Sunarty, 2014). Atas dasar temuan tersebut itulah pemaparan mengenai pola asuh orangtua merujuk pada teori pola asuh orangtua positif dan demokratis. \nSelanjutnya, tujuan penulisan buku ini adalah memfasilitasi orangtua dengan beberapa keterampilan yang berkaitan dengan pola asuh, khususnya pola asuh orangtua positif dan demokratis, guna membantu para orangtua meningkatkan kemandirian anaknya. Untuk mencapai tujuan tersebut maka pada bab-bab selanjutnya dalam buku ini secara berturut-turut dikemukakan keterampilan-keterampilan kepengasuhan yang dibutuhkan orangtua dalam melaksanakan peran dan fungsinya, berdasar teori pola asuh positif dan demokratis, terutama ketika terjadi komunikasi, transaksi atau interaksi antara orangtua dan anak. Keterampilan-keterampilan pola asuh yang dimaksud, adalah keterampilan yang berkaitan dengan: (1) Cara Pandang Orangtua dalam Berkomunikasi, (2) Bentuk-Bentuk Komunikasi, (3) Jenis Perasaan Anak dan Sikap/Tindakan Orangtua dalam Berkomunikasi, (4) Mendengarkan dalam Berkomunikasi, dan (5) Penggunaan “Pesan” dalam Berkomunikasi.\nBerdasar pada hasil survei awal yang telah dipaparkan sebelumnya bahwa pola asuh orangtua positif dan demokratis dapat meningkatkan kemandiriana anak, sehingga dapat disimpulkan bahwa pola asuh orangtua sangat menentukan meningkat atau tidak meningkatnya kemandirian anak. Oleh karena itu, buku ini dapat menjadi salah satu solusi untuk membantu para orangtua dalam upayanya meningkatkan kemandirian anaknya.","event-place":"Palu, Sulawesi Tengah","ISBN":"978-602-7629-60-8","language":"id","number-of-pages":"151","publisher":"Edukasi Mitra Grafika","publisher-place":"Palu, Sulawesi Tengah","source":"eprints.unm.ac.id","title":"POLAH ASUH ORANG TUA DAN KEMANDIRIAN ANAK","URL":"http://eprints.unm.ac.id/2220/","author":[{"family":"Sunarty","given":"Kustiah"}],"editor":[{"family":"Mahmud","given":"Alimuddin"}],"accessed":{"date-parts":[["2021",12,21]]},"issued":{"date-parts":[["2015"]]}}}],"schema":"https://github.com/citation-style-language/schema/raw/master/csl-citation.json"} </w:instrText>
      </w:r>
      <w:r w:rsidRPr="00E32E02">
        <w:rPr>
          <w:sz w:val="22"/>
          <w:lang w:val="id-ID"/>
        </w:rPr>
        <w:fldChar w:fldCharType="separate"/>
      </w:r>
      <w:r w:rsidRPr="00E32E02">
        <w:rPr>
          <w:sz w:val="22"/>
        </w:rPr>
        <w:t>(Sunarty 2015)</w:t>
      </w:r>
      <w:r w:rsidRPr="00E32E02">
        <w:rPr>
          <w:sz w:val="22"/>
          <w:lang w:val="id-ID"/>
        </w:rPr>
        <w:fldChar w:fldCharType="end"/>
      </w:r>
      <w:r w:rsidRPr="00E32E02">
        <w:rPr>
          <w:sz w:val="22"/>
          <w:lang w:val="id-ID"/>
        </w:rPr>
        <w:t xml:space="preserve"> : </w:t>
      </w:r>
    </w:p>
    <w:p w14:paraId="78F4B195" w14:textId="77777777" w:rsidR="00E32E02" w:rsidRDefault="00E32E02" w:rsidP="00E32E02">
      <w:pPr>
        <w:pStyle w:val="ListParagraph"/>
        <w:numPr>
          <w:ilvl w:val="0"/>
          <w:numId w:val="12"/>
        </w:numPr>
        <w:spacing w:line="276" w:lineRule="auto"/>
        <w:ind w:left="851" w:hanging="284"/>
        <w:contextualSpacing/>
        <w:jc w:val="both"/>
        <w:rPr>
          <w:sz w:val="22"/>
          <w:lang w:val="id-ID"/>
        </w:rPr>
      </w:pPr>
      <w:r w:rsidRPr="00E32E02">
        <w:rPr>
          <w:sz w:val="22"/>
          <w:lang w:val="id-ID"/>
        </w:rPr>
        <w:t xml:space="preserve">Pola Asuh Otoriter, yaitu pola asuh satu arah dimana peraturan orang tua harus  di taati oleh anak. mengontrol tingkah laku anak secara ketat, memberi hukuman fisik jika anak bertindak tidak sesuai dengan keinginan orang tuas, kehendak anak banyak diatur orang tua. Pada pola asuh jenis ini biasanya anak-anak tidak memiliki kebebasan untuk menentukan keputusan, bahkan untuk dirinya sendiri karena semua keputusan berada di tangan orang tua dan dibuat oleh orang tua, sementara anak harus mematuhinya tanpa ada kesempatan untuk menolak ataupun mengemukakan pendapat. </w:t>
      </w:r>
    </w:p>
    <w:p w14:paraId="40E78DD7" w14:textId="77777777" w:rsidR="00E32E02" w:rsidRDefault="00E32E02" w:rsidP="00E32E02">
      <w:pPr>
        <w:pStyle w:val="ListParagraph"/>
        <w:numPr>
          <w:ilvl w:val="0"/>
          <w:numId w:val="12"/>
        </w:numPr>
        <w:spacing w:line="276" w:lineRule="auto"/>
        <w:ind w:left="851" w:hanging="284"/>
        <w:contextualSpacing/>
        <w:jc w:val="both"/>
        <w:rPr>
          <w:sz w:val="22"/>
          <w:lang w:val="id-ID"/>
        </w:rPr>
      </w:pPr>
      <w:r w:rsidRPr="00E32E02">
        <w:rPr>
          <w:sz w:val="22"/>
          <w:lang w:val="id-ID"/>
        </w:rPr>
        <w:t xml:space="preserve">Pola asuh permisif adalah keinginan ada di tangan anak. Orang tua memiliki kekuasaan penuh dalam keluarga terutama terhadap anak tetapi anak memutuskan apa-apa yang diinginkannya sendiri baik orang tua setuju atau tidak. </w:t>
      </w:r>
    </w:p>
    <w:p w14:paraId="5F8FAC61" w14:textId="0E394208" w:rsidR="00E32E02" w:rsidRPr="00E32E02" w:rsidRDefault="00E32E02" w:rsidP="00E32E02">
      <w:pPr>
        <w:pStyle w:val="ListParagraph"/>
        <w:numPr>
          <w:ilvl w:val="0"/>
          <w:numId w:val="12"/>
        </w:numPr>
        <w:spacing w:line="276" w:lineRule="auto"/>
        <w:ind w:left="851" w:hanging="284"/>
        <w:contextualSpacing/>
        <w:jc w:val="both"/>
        <w:rPr>
          <w:sz w:val="22"/>
          <w:lang w:val="id-ID"/>
        </w:rPr>
      </w:pPr>
      <w:r w:rsidRPr="00E32E02">
        <w:rPr>
          <w:sz w:val="22"/>
          <w:lang w:val="id-ID"/>
        </w:rPr>
        <w:t xml:space="preserve">Pola asuh demokratis menggunakan komunikasi dua arah. Kedudukan orang tua dan anak dalam komunikasi sejajar. Suatu keputusan diambil bersama dengan memperhatikan (keuntungan) kedua belah pihak. Anak diberi kebebasan yang bertanggung jawab. </w:t>
      </w:r>
    </w:p>
    <w:p w14:paraId="25D4DBDB"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Jadi, pola asuh orang tua memiliki hubungan yang positif dan signifikan dengan anaknya, hubungan antara pola asuh orang tua dengan kepribadian anak sangat kuat yang artinya semakin tinggi pola asuh orang tua maka akan semakin tinggi pula kepribadian anaknya. Demikian juga sebaliknya, semakin rendah pola asuh orang tua maka semakin rendah pula kepribadian anaknya. Pola asuh orang tua menjadi salah satu penunjang dalam pengembangan moral anak.</w:t>
      </w:r>
    </w:p>
    <w:p w14:paraId="7203397F"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Dalam segala aspek perkembangan anak tentu sangat dipengaruhi oleh orang tuanya, salah satunya perkembangan moral. Setiap anak memiliki perkembangan moral yang berbeda-beda, ada yang memiliki perkembangan moral sangat baik ada pula yang memiliki perkembangan moral kurang. </w:t>
      </w:r>
      <w:r w:rsidRPr="00E32E02">
        <w:rPr>
          <w:rFonts w:ascii="Times New Roman" w:hAnsi="Times New Roman" w:cs="Times New Roman"/>
        </w:rPr>
        <w:fldChar w:fldCharType="begin"/>
      </w:r>
      <w:r w:rsidRPr="00E32E02">
        <w:rPr>
          <w:rFonts w:ascii="Times New Roman" w:hAnsi="Times New Roman" w:cs="Times New Roman"/>
        </w:rPr>
        <w:instrText xml:space="preserve"> ADDIN ZOTERO_ITEM CSL_CITATION {"citationID":"wE1Q1POj","properties":{"formattedCitation":"(Rahman, Kencana, dan NurFaizah 2020)","plainCitation":"(Rahman, Kencana, dan NurFaizah 2020)","dontUpdate":true,"noteIndex":0},"citationItems":[{"id":"RqoLiORM/bpgiGMG4","uris":["http://zotero.org/users/7720964/items/97H9YIKH"],"uri":["http://zotero.org/users/7720964/items/97H9YIKH"],"itemData":{"id":530,"type":"book","ISBN":"6237640908","publisher":"EDU PUBLISHER","title":"PENGEMBANGAN NILAI MORAL DAN AGAMA ANAK USIA DINI: Panduan Bagi Orang Tua, Guru, Mahasiswa, dan Praktisi PAUD","author":[{"family":"Rahman","given":"Mhd Habibu"},{"family":"Kencana","given":"Rita"},{"family":"NurFaizah","given":"S Pd"}],"issued":{"date-parts":[["2020"]]}}}],"schema":"https://github.com/citation-style-language/schema/raw/master/csl-citation.json"} </w:instrText>
      </w:r>
      <w:r w:rsidRPr="00E32E02">
        <w:rPr>
          <w:rFonts w:ascii="Times New Roman" w:hAnsi="Times New Roman" w:cs="Times New Roman"/>
        </w:rPr>
        <w:fldChar w:fldCharType="separate"/>
      </w:r>
      <w:r w:rsidRPr="00E32E02">
        <w:rPr>
          <w:rFonts w:ascii="Times New Roman" w:hAnsi="Times New Roman" w:cs="Times New Roman"/>
        </w:rPr>
        <w:t>(Rahman, Kencana, dan Nur Faizah 2020)</w:t>
      </w:r>
      <w:r w:rsidRPr="00E32E02">
        <w:rPr>
          <w:rFonts w:ascii="Times New Roman" w:hAnsi="Times New Roman" w:cs="Times New Roman"/>
        </w:rPr>
        <w:fldChar w:fldCharType="end"/>
      </w:r>
      <w:r w:rsidRPr="00E32E02">
        <w:rPr>
          <w:rFonts w:ascii="Times New Roman" w:hAnsi="Times New Roman" w:cs="Times New Roman"/>
        </w:rPr>
        <w:t xml:space="preserve"> Moral menurut Kamus Besar Bahasa Indonesia (KBBI) merupakan penetapan baik buruk terhadap tingkah laku seseorang. Secara terminologi, moral berasal dari bahasa latin “mos” yang memiliki arti kebiasaan. Apabila dijadikan kata keterangan atau kata sifat mendapat perubahan pada belakangannya sehingga mnjadi “miros” yang berarti membiasakan, menurut Salam moral merupakan segala sesuatu yang bersangkutan dengan kesusilaan, sedangkan Sjarkawi mengatakan moral adalah ukuran perbuatan baik manusia sebagai sepatutnya manusia. </w:t>
      </w:r>
      <w:r w:rsidRPr="00E32E02">
        <w:rPr>
          <w:rFonts w:ascii="Times New Roman" w:hAnsi="Times New Roman" w:cs="Times New Roman"/>
        </w:rPr>
        <w:fldChar w:fldCharType="begin"/>
      </w:r>
      <w:r w:rsidRPr="00E32E02">
        <w:rPr>
          <w:rFonts w:ascii="Times New Roman" w:hAnsi="Times New Roman" w:cs="Times New Roman"/>
        </w:rPr>
        <w:instrText xml:space="preserve"> ADDIN ZOTERO_ITEM CSL_CITATION {"citationID":"5FfgDJI4","properties":{"formattedCitation":"(Hasanah 2020)","plainCitation":"(Hasanah 2020)","noteIndex":0},"citationItems":[{"id":"RqoLiORM/7Dtol3ff","uris":["http://zotero.org/users/7720964/items/NTJSVNZB"],"uri":["http://zotero.org/users/7720964/items/NTJSVNZB"],"itemData":{"id":531,"type":"article-journal","container-title":"Yinyang: Jurnal Studi Islam Gender Dan Anak","ISSN":"2548-5385","issue":"1","journalAbbreviation":"Yinyang: Jurnal Studi Islam Gender Dan Anak","page":"41-58","title":"Perbedaan perkembangan moral anak laki-laki dan anak perempuan pada usia Sekolah Dasar","volume":"15","author":[{"family":"Hasanah","given":"Aswatun"}],"issued":{"date-parts":[["2020"]]}}}],"schema":"https://github.com/citation-style-language/schema/raw/master/csl-citation.json"} </w:instrText>
      </w:r>
      <w:r w:rsidRPr="00E32E02">
        <w:rPr>
          <w:rFonts w:ascii="Times New Roman" w:hAnsi="Times New Roman" w:cs="Times New Roman"/>
        </w:rPr>
        <w:fldChar w:fldCharType="separate"/>
      </w:r>
      <w:r w:rsidRPr="00E32E02">
        <w:rPr>
          <w:rFonts w:ascii="Times New Roman" w:hAnsi="Times New Roman" w:cs="Times New Roman"/>
        </w:rPr>
        <w:t>(Hasanah 2020)</w:t>
      </w:r>
      <w:r w:rsidRPr="00E32E02">
        <w:rPr>
          <w:rFonts w:ascii="Times New Roman" w:hAnsi="Times New Roman" w:cs="Times New Roman"/>
        </w:rPr>
        <w:fldChar w:fldCharType="end"/>
      </w:r>
      <w:r w:rsidRPr="00E32E02">
        <w:rPr>
          <w:rFonts w:ascii="Times New Roman" w:hAnsi="Times New Roman" w:cs="Times New Roman"/>
        </w:rPr>
        <w:t xml:space="preserve"> Jadi, moral merupakan ukuran perbuatan baik manusia yang berkaitan dengan kesusilaan dan membiasakan mengisi kehidupan dengan nilai-nilai kemanusiaan. Di sisi lain moral dijadikan dasar hidup yang berkaitan dengan memahami perbedaan benar dan salah, sekaligus sebagai ajaran perihal perilaku yang baik.</w:t>
      </w:r>
    </w:p>
    <w:p w14:paraId="00C1AE48"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Moral bukanlah bawaan lahir dari seorang manusia, manusia yang baru lahir tidak mengenal masalah moral. Moralitas merupakan sesuatu yang diajarkan atau ditanamkan pada seorang manusia setahap demi setahap mulai dari dirinya menghidup udara dunia. Dengan demikian, pendidikan moral sangat karena dengan pendidikan moral ia akan mampu memahami serta mengaplikasikan moral yang tertanam dalam dirinya tersebut </w:t>
      </w:r>
      <w:r w:rsidRPr="00E32E02">
        <w:rPr>
          <w:rFonts w:ascii="Times New Roman" w:hAnsi="Times New Roman" w:cs="Times New Roman"/>
        </w:rPr>
        <w:lastRenderedPageBreak/>
        <w:fldChar w:fldCharType="begin"/>
      </w:r>
      <w:r w:rsidRPr="00E32E02">
        <w:rPr>
          <w:rFonts w:ascii="Times New Roman" w:hAnsi="Times New Roman" w:cs="Times New Roman"/>
        </w:rPr>
        <w:instrText xml:space="preserve"> ADDIN ZOTERO_ITEM CSL_CITATION {"citationID":"347cHn4e","properties":{"formattedCitation":"(Syamsul, Widodo, dan Tinus 2017)","plainCitation":"(Syamsul, Widodo, dan Tinus 2017)","noteIndex":0},"citationItems":[{"id":554,"uris":["http://zotero.org/users/7720964/items/APBHS7HL"],"uri":["http://zotero.org/users/7720964/items/APBHS7HL"],"itemData":{"id":554,"type":"article-journal","abstract":"Moral is somebody’s act/attitude/speech in interacting with others. If what is conducted by somebody suitable with value in society and can be accepted also please the surrounding, he/she is regarded as having good moral. By using SMK Muhmmadiyah 2 Malang as the object, the researcher conducts a study on “The role of civics (PKn) in building students’ moral in SMK Muhammadiyah 2 Malang”.This study is aimed to know the problems on the focus of study; they are: (1) How is the role of civics in building students’ moral in SMK Muhammadiyah 2 Malang? (2) What obstacles faced in building students’ moral in SMK Muhammadiyah 2 Malang? (3) What are the solutions to overcome the obstacles in building students’ moral in SMK Muhammadiyah 2 Malang? This study used qualitative approach. To obtain the data, the researcher used observation, interview and documentation. Meanwhile, for checking data validity, the researcher used credibility, transferability, dependability and confrmability.From the result of study, it is obtained that the role of civics in building students’ moral in SMK Muhammadiyah 2 Malang is by embedding responsibility, caring, discipline and nationality also teach students on religious. Yet, in building students’ moral, there are obstacles such as the less of parents’ attention and comprehension and society so that children often do something which harms them. To overcome the obstacles, the teachers are expected that there is still good cooperation between teacher, parent and society.","container-title":"Jurnal Civic Hukum","DOI":"10.22219/jch.v2i1.9902","ISSN":"2623-0224, 2623-0216","issue":"1","journalAbbreviation":"jch","page":"36","source":"DOI.org (Crossref)","title":"Peranan Pendidikan Kewarganegaraan (PKn) Dalam Pembentukan Moral Peserta Didik","volume":"2","author":[{"family":"Syamsul","given":"Yuliana"},{"family":"Widodo","given":"Rohmad"},{"family":"Tinus","given":"Agus"}],"issued":{"date-parts":[["2017",5,23]]}}}],"schema":"https://github.com/citation-style-language/schema/raw/master/csl-citation.json"} </w:instrText>
      </w:r>
      <w:r w:rsidRPr="00E32E02">
        <w:rPr>
          <w:rFonts w:ascii="Times New Roman" w:hAnsi="Times New Roman" w:cs="Times New Roman"/>
        </w:rPr>
        <w:fldChar w:fldCharType="separate"/>
      </w:r>
      <w:r w:rsidRPr="00E32E02">
        <w:rPr>
          <w:rFonts w:ascii="Times New Roman" w:hAnsi="Times New Roman" w:cs="Times New Roman"/>
        </w:rPr>
        <w:t>(Syamsul, Widodo, dan Tinus 2017)</w:t>
      </w:r>
      <w:r w:rsidRPr="00E32E02">
        <w:rPr>
          <w:rFonts w:ascii="Times New Roman" w:hAnsi="Times New Roman" w:cs="Times New Roman"/>
        </w:rPr>
        <w:fldChar w:fldCharType="end"/>
      </w:r>
      <w:r w:rsidRPr="00E32E02">
        <w:rPr>
          <w:rFonts w:ascii="Times New Roman" w:hAnsi="Times New Roman" w:cs="Times New Roman"/>
        </w:rPr>
        <w:t>. Tertanamnya nilai moral yang mapan pada anak-anak akan membuatnya mampu berperilaku sopan dan santun kepada siapa pun, mampu menghormati orang lain yang lebih tua darinya, patuh kepada aturan, bersikap sabar, jujur serta mau menghargai orang lain. Menanamkan nilai moral berarti melatih atau mendidik perkembangan kecerdasan moralnya.</w:t>
      </w:r>
    </w:p>
    <w:p w14:paraId="2147BE6D"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Perkembangan moral yang paling utama diterapkan dalam diri anak yaitu melalui ajaran-ajaran agama yang dianut di dalam sebuah keluarga tersebut. Kegagalan yang terjadi jika dalam pembentukan moral tidak efektif maka akan berdampak pada perilaku kekerasan dan pemaksaan kehendak. </w:t>
      </w:r>
      <w:r w:rsidRPr="00E32E02">
        <w:rPr>
          <w:rFonts w:ascii="Times New Roman" w:hAnsi="Times New Roman" w:cs="Times New Roman"/>
        </w:rPr>
        <w:fldChar w:fldCharType="begin"/>
      </w:r>
      <w:r w:rsidRPr="00E32E02">
        <w:rPr>
          <w:rFonts w:ascii="Times New Roman" w:hAnsi="Times New Roman" w:cs="Times New Roman"/>
        </w:rPr>
        <w:instrText xml:space="preserve"> ADDIN ZOTERO_ITEM CSL_CITATION {"citationID":"YunfBZyY","properties":{"formattedCitation":"(Maghfhirah dan S.Pd 2021)","plainCitation":"(Maghfhirah dan S.Pd 2021)","noteIndex":0},"citationItems":[{"id":"RqoLiORM/9yklrQPO","uris":["http://zotero.org/users/7720964/items/X5P2ZRQI"],"uri":["http://zotero.org/users/7720964/items/X5P2ZRQI"],"itemData":{"id":532,"type":"book","abstract":"Buku ini di persembahkan penulis sebagai hasil karya nya dalam mewujudkan deskripsi pembahasan mengenai pengembangan moral, sosial, dan spiritual AUD. Semoga buku ini bisa menambah wawasan bagi para pembaca nya. Seiring doa semoga kiranya Allah SWT membalas segala kebaikan kepada semua pihak yang telah memberi dukungan kepada penulis dalam menyelesaikan buku ini, namun penulis menyadari bahwa keseluruhan isi buku aspek perkembangan moral, sosial, dan spiritual AUD ini masih mempunyai kekurangan dan kelemahan di sebabkan oleh kurang dan keterbatasan nya pengetahuan serta pengalaman. Oleh karena itu, penulis dengan rendah hati menerima segala kritik dan saran yang membangun untuk kesempurnaan tulisan ini.","ISBN":"9786237640967","language":"un","note":"Accepted: 2021-08-13T10:08:29Z","publisher":"EDU PUBLISHER","source":"repo.iainbatusangkar.ac.id","title":"PERKEMBANGAN MORAL, SOSIAL, DAN SPIRITUAL ANAK USIA DINI","URL":"http://repo.iainbatusangkar.ac.id/xmlui/handle/123456789/22003","author":[{"family":"Maghfhirah","given":"Siti"},{"family":"S.Pd","given":""}],"accessed":{"date-parts":[["2021",12,21]]},"issued":{"date-parts":[["2021",6,4]]}}}],"schema":"https://github.com/citation-style-language/schema/raw/master/csl-citation.json"} </w:instrText>
      </w:r>
      <w:r w:rsidRPr="00E32E02">
        <w:rPr>
          <w:rFonts w:ascii="Times New Roman" w:hAnsi="Times New Roman" w:cs="Times New Roman"/>
        </w:rPr>
        <w:fldChar w:fldCharType="separate"/>
      </w:r>
      <w:r w:rsidRPr="00E32E02">
        <w:rPr>
          <w:rFonts w:ascii="Times New Roman" w:hAnsi="Times New Roman" w:cs="Times New Roman"/>
        </w:rPr>
        <w:t>(Maghfhirah dan S.Pd 2021)</w:t>
      </w:r>
      <w:r w:rsidRPr="00E32E02">
        <w:rPr>
          <w:rFonts w:ascii="Times New Roman" w:hAnsi="Times New Roman" w:cs="Times New Roman"/>
        </w:rPr>
        <w:fldChar w:fldCharType="end"/>
      </w:r>
      <w:r w:rsidRPr="00E32E02">
        <w:rPr>
          <w:rFonts w:ascii="Times New Roman" w:hAnsi="Times New Roman" w:cs="Times New Roman"/>
        </w:rPr>
        <w:t xml:space="preserve"> Perkembangan moral dapat dilakukan dengan tiga cara  yaitu: </w:t>
      </w:r>
    </w:p>
    <w:p w14:paraId="2006A9C8" w14:textId="77777777" w:rsidR="00E32E02" w:rsidRDefault="00E32E02" w:rsidP="00E32E02">
      <w:pPr>
        <w:pStyle w:val="ListParagraph"/>
        <w:numPr>
          <w:ilvl w:val="0"/>
          <w:numId w:val="13"/>
        </w:numPr>
        <w:spacing w:line="276" w:lineRule="auto"/>
        <w:ind w:left="851" w:hanging="284"/>
        <w:contextualSpacing/>
        <w:jc w:val="both"/>
        <w:rPr>
          <w:sz w:val="22"/>
          <w:lang w:val="id-ID"/>
        </w:rPr>
      </w:pPr>
      <w:r w:rsidRPr="00E32E02">
        <w:rPr>
          <w:sz w:val="22"/>
          <w:lang w:val="id-ID"/>
        </w:rPr>
        <w:t xml:space="preserve">Pendidikan langsung. Cara ini dilakukan dengan memberikan pengertian serta menenamkan prinsip tentang tingkah laku atau sikap yang benar/salah maupun baik/benar. Cara ini bisa diterapkan oleh orang tua, guru, serta masyarakat kepada anak; </w:t>
      </w:r>
    </w:p>
    <w:p w14:paraId="6D5FB781" w14:textId="77777777" w:rsidR="00E32E02" w:rsidRDefault="00E32E02" w:rsidP="00E32E02">
      <w:pPr>
        <w:pStyle w:val="ListParagraph"/>
        <w:numPr>
          <w:ilvl w:val="0"/>
          <w:numId w:val="13"/>
        </w:numPr>
        <w:spacing w:line="276" w:lineRule="auto"/>
        <w:ind w:left="851" w:hanging="284"/>
        <w:contextualSpacing/>
        <w:jc w:val="both"/>
        <w:rPr>
          <w:sz w:val="22"/>
          <w:lang w:val="id-ID"/>
        </w:rPr>
      </w:pPr>
      <w:r w:rsidRPr="00E32E02">
        <w:rPr>
          <w:sz w:val="22"/>
          <w:lang w:val="id-ID"/>
        </w:rPr>
        <w:t xml:space="preserve">Identifikasi yaitu menirukan tingkah laku seseorang yang terkenal bagi anak (contoh: tokoh film kartun, guru, orang tua, dan lain-lain); dan </w:t>
      </w:r>
    </w:p>
    <w:p w14:paraId="0416A727" w14:textId="0C0FB638" w:rsidR="00E32E02" w:rsidRPr="00E32E02" w:rsidRDefault="00E32E02" w:rsidP="00E32E02">
      <w:pPr>
        <w:pStyle w:val="ListParagraph"/>
        <w:numPr>
          <w:ilvl w:val="0"/>
          <w:numId w:val="13"/>
        </w:numPr>
        <w:spacing w:line="276" w:lineRule="auto"/>
        <w:ind w:left="851" w:hanging="284"/>
        <w:contextualSpacing/>
        <w:jc w:val="both"/>
        <w:rPr>
          <w:sz w:val="22"/>
          <w:lang w:val="id-ID"/>
        </w:rPr>
      </w:pPr>
      <w:r w:rsidRPr="00E32E02">
        <w:rPr>
          <w:sz w:val="22"/>
          <w:lang w:val="id-ID"/>
        </w:rPr>
        <w:t>Proses coba-coba. Dengan cara ini kita bisa memberikan pujian jika anak bertingkah laku baik, sebaliknya jika anak tidak bertingkah laku baik maka orang tua ataupun guru bisa memberikan hukuman yang ringan kepada anak. Melalui proses di atas maka secara otomatis anak akan memahami konsep moral dan perkembangan moralnya juga dapat terstimulasi dengan baik.</w:t>
      </w:r>
    </w:p>
    <w:p w14:paraId="7417373E"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Membentuk moral pada anak adalah hal yang mungkin sulit untuk orang tua yang belum paham tentang pengasuhan pada anak usia sekolah dasar sangatlah penting. Dalam membentuk karakter bermoral pada anak sejak usia sekolah dasar sangatlah penting. Pada perilaku anak secara sadar dalam berperilaku beserta resiko yang harus dipertanggungjawabkannya. Anak yang cenderung dalam moral yang kurang baik akan mengakibatkan dalam kepercayaan dirinya dan tidak bisa dalam berperilaku yang baik. Orang tua memberikan pengasuhan yang positif pada diri anak usia sekolah dasar adalah dengan menanamkan hal-hal baik pada diri anak. Memperlakukan anak sesuai ajaran agama adalah dengan memberi pola asuh yang baik dan berpedoman pada ajaran agama, menjaga perkataan yang baik di depan anak. Karena sifat anak yang cenderung meniru pada perilaku orang tua serta mencontohkan pada anak tentang perilaku yang baik, secara tidak langsung mengajarkan pada anak perilaku sehari-hari yang akan mudah dicontoh sehingga menanamkan moral pada anak usia sekolah dasar. </w:t>
      </w:r>
    </w:p>
    <w:p w14:paraId="39AF2894"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Dalam mengembangkan moral anak, peranan orang tua sangatlah penting terutama pada waktu anak masih kecil. Beberapa sikap orang tua yang perlu diperhatikan sehubungan dengan perkembangan moral anak, di antaranya sebagai berikut : </w:t>
      </w:r>
      <w:r w:rsidRPr="00E32E02">
        <w:rPr>
          <w:rFonts w:ascii="Times New Roman" w:hAnsi="Times New Roman" w:cs="Times New Roman"/>
        </w:rPr>
        <w:fldChar w:fldCharType="begin"/>
      </w:r>
      <w:r w:rsidRPr="00E32E02">
        <w:rPr>
          <w:rFonts w:ascii="Times New Roman" w:hAnsi="Times New Roman" w:cs="Times New Roman"/>
        </w:rPr>
        <w:instrText xml:space="preserve"> ADDIN ZOTERO_ITEM CSL_CITATION {"citationID":"WHSADhRC","properties":{"formattedCitation":"(Jamiatul, Maghfiroh, dan Astuti 2020)","plainCitation":"(Jamiatul, Maghfiroh, dan Astuti 2020)","noteIndex":0},"citationItems":[{"id":"RqoLiORM/CW0hgQio","uris":["http://zotero.org/users/7720964/items/9ALL2DSY"],"uri":["http://zotero.org/users/7720964/items/9ALL2DSY"],"itemData":{"id":534,"type":"article-journal","abstract":"Pembahasan yang mendasar saat ini orang tua sebagai pendidik pertama dan utama dalam keluarga yang bertanggung jawab terhadap perkembangan moral anak usia dini. Ada tiga fokus yang menjadi kajian utama dalam penelitian ini, yaitu: 1) Bagaimana pola asuh yang di terapkan orang tua terhadap perkembangan anak, 2) Bagaimana perkembangan moral AUD, 3) Bagaimana cara pola asuh orang tua dalam meningkatkan perkembangan moral AUD di TK Al-Ghazali Kolpajung. Penelitian ini menggunakan pendekatan kualitatif dengan jenis penelitian deskriptif. Sumber data diperoleh melalui observasi, wawancara, dan dokumentasi. Informannya adalah orang tua dan guru. Sedangkan pengecekan keabsahan data dilakukan melalui ketekunan peneliti dan triangulasi. Hasil penelitian menunjukkan bahwa: Pertama, pola asuh yang di terapkan orang tua terhadap perkembangan anak adalah memantau setiap perilaku anak supaya tidak menyimpang dari perilaku yang baik. Perilaku  orang tua ketika menerapkan pendidikan moral di rumah kepada anak. Langkah orang tua dalam menanamkan moral yang baik pada anak. Kedua, perkembangan moral AUD adalah guru telah menerapkan pembelajaran moral kepada anak di kelas. Orang tua berpartisipasi dalam perkembangan moral anak di rumah. Kepala sekolah melakukan pendekatan dan melakukan pembelajaran moral langsung pada anak serta perilaku yang baik yang harus dilakukan anak. Guru memepertegas dalam masalah moral anak yang dihadapi di dalam kelas. Ketiga, cara pola asuh orang tua dalam meningkatkan perkembangan moral AUD di TK Al-Ghazali Kolpajung diantaranya adalah sebagai berikut: Orang tua melakukan kolaborasi dengan guru dalam meningkatkan moral anak ketika di rumah maupun di sekolah. Orang tua melakukan perilaku yang baik kepada anak supaya di contoh oleh anak. Orang tua menghindari anak dari perkataan kotor yang di sebabkan oleh pengaruh lingkungan baik di lingkungan sekolah maupun lingkungan di rumah.","container-title":"Kiddo: Jurnal Pendidikan Islam Anak Usia Dini","DOI":"10.19105/kiddo.v1i1.2973","ISSN":"2716-1641","issue":"1","journalAbbreviation":"1","language":"in","note":"number: 1","page":"1-9","source":"ejournal.iainmadura.ac.id","title":"Pola Asuh Orang Tua danPerkembangan Moral Anak Usia Dini (Studi Kasus di TK Al-Ghazali Jl. Raya Nyalaran Kelurahan Kolpajung Kecamatan Pamekasan Kabupaten Pamekasan)","volume":"1","author":[{"family":"Jamiatul","given":"Jamiatul"},{"family":"Maghfiroh","given":"Muliatul"},{"family":"Astuti","given":"Ria"}],"issued":{"date-parts":[["2020",1,20]]}}}],"schema":"https://github.com/citation-style-language/schema/raw/master/csl-citation.json"} </w:instrText>
      </w:r>
      <w:r w:rsidRPr="00E32E02">
        <w:rPr>
          <w:rFonts w:ascii="Times New Roman" w:hAnsi="Times New Roman" w:cs="Times New Roman"/>
        </w:rPr>
        <w:fldChar w:fldCharType="separate"/>
      </w:r>
      <w:r w:rsidRPr="00E32E02">
        <w:rPr>
          <w:rFonts w:ascii="Times New Roman" w:hAnsi="Times New Roman" w:cs="Times New Roman"/>
        </w:rPr>
        <w:t>(Jamiatul, Maghfiroh, dan Astuti 2020)</w:t>
      </w:r>
      <w:r w:rsidRPr="00E32E02">
        <w:rPr>
          <w:rFonts w:ascii="Times New Roman" w:hAnsi="Times New Roman" w:cs="Times New Roman"/>
        </w:rPr>
        <w:fldChar w:fldCharType="end"/>
      </w:r>
      <w:r w:rsidRPr="00E32E02">
        <w:rPr>
          <w:rFonts w:ascii="Times New Roman" w:hAnsi="Times New Roman" w:cs="Times New Roman"/>
        </w:rPr>
        <w:t xml:space="preserve"> </w:t>
      </w:r>
    </w:p>
    <w:p w14:paraId="292E5CF1" w14:textId="77777777" w:rsidR="00E32E02" w:rsidRDefault="00E32E02" w:rsidP="00E32E02">
      <w:pPr>
        <w:pStyle w:val="ListParagraph"/>
        <w:numPr>
          <w:ilvl w:val="0"/>
          <w:numId w:val="14"/>
        </w:numPr>
        <w:spacing w:line="276" w:lineRule="auto"/>
        <w:ind w:left="851" w:hanging="284"/>
        <w:contextualSpacing/>
        <w:jc w:val="both"/>
        <w:rPr>
          <w:sz w:val="22"/>
          <w:lang w:val="id-ID"/>
        </w:rPr>
      </w:pPr>
      <w:r w:rsidRPr="00E32E02">
        <w:rPr>
          <w:sz w:val="22"/>
          <w:lang w:val="id-ID"/>
        </w:rPr>
        <w:t xml:space="preserve">Konsisten dalam Mendidik. Ayah dan ibu harus memiliki sikap dan perlakuan yang sama dalam melarang atau membolehkan tingkah laku tertentu kepada anak. Suatu tingkah laku anak yang dilarang oleh orang tuanya pada suatu waktu, harus juga dilarang apabila dilakukan kembali pada waktu lain. Dengan memberikan pendidikan moral yang baik maka orang tua akan memuliakan anak-anak. Dengan memberikan nama yang baik pada anak-anak, maka mereka akan mengidentifikasi dirinya dengan nama yang dimilikinya. Di samping itu orang tua juga harus menempatkan anaknya dalam pergaulan yang baik, sebab pergaulan sangat pergaulan yang baik, sebab pergaulan anak sangat mempengaruhi perkembangan moral anak. </w:t>
      </w:r>
    </w:p>
    <w:p w14:paraId="05BF8B3D" w14:textId="77777777" w:rsidR="00E32E02" w:rsidRDefault="00E32E02" w:rsidP="00E32E02">
      <w:pPr>
        <w:pStyle w:val="ListParagraph"/>
        <w:numPr>
          <w:ilvl w:val="0"/>
          <w:numId w:val="14"/>
        </w:numPr>
        <w:spacing w:line="276" w:lineRule="auto"/>
        <w:ind w:left="851" w:hanging="284"/>
        <w:contextualSpacing/>
        <w:jc w:val="both"/>
        <w:rPr>
          <w:sz w:val="22"/>
          <w:lang w:val="id-ID"/>
        </w:rPr>
      </w:pPr>
      <w:r w:rsidRPr="00E32E02">
        <w:rPr>
          <w:sz w:val="22"/>
          <w:lang w:val="id-ID"/>
        </w:rPr>
        <w:t xml:space="preserve">Sikap orang tua dalam keluarga. Secara tidak langsung, sikap orang tua terhadap anak, sikap ayah terhadap ibu, atau sebaliknya, dapat memengaruhi perkembangan moral anak, yaitu melalui peniruan(imitasi). Sikap orang tua yang keras (otoriter) cenderung melahirkan sikap disiplin semu pada anak, Sedangkan sikap yang acuh tak acuh, atau sikap masa bodoh, cenderung mengembangkan sikap kurang bertanggung jawab dan kurang memperdulikan norma pada diri anak. Sikap yang dimiliki oleh orang tua adalah sikap kasih sayang, keterbukaan, musyawarah, dan konsisten. Perlunya </w:t>
      </w:r>
      <w:r w:rsidRPr="00E32E02">
        <w:rPr>
          <w:sz w:val="22"/>
          <w:lang w:val="id-ID"/>
        </w:rPr>
        <w:lastRenderedPageBreak/>
        <w:t>orang tua berusaha agar anak-anaknya menjadi anakanak yang saleh. Para muballigh dan ulama juga sering mengingatkan agar orang tua terus berusaha agar anak-anaknya menjadi anak-anak yang saleh. Bahkan Nabi Muhammad saw. Sendiri menilai anak-anak yang saleh itu (al-aulad al-abrar) merupakan salah satu pilar kebahagiaan hidup bagi suatu keluarga. Anak yang mempunyai keimanan yang kuat dan benar, terutama keyakinannya kepada Tuhan  yang bersih dari kemusyrikan.</w:t>
      </w:r>
    </w:p>
    <w:p w14:paraId="2419FBE3" w14:textId="77777777" w:rsidR="00E32E02" w:rsidRDefault="00E32E02" w:rsidP="00E32E02">
      <w:pPr>
        <w:pStyle w:val="ListParagraph"/>
        <w:numPr>
          <w:ilvl w:val="0"/>
          <w:numId w:val="14"/>
        </w:numPr>
        <w:spacing w:line="276" w:lineRule="auto"/>
        <w:ind w:left="851" w:hanging="284"/>
        <w:contextualSpacing/>
        <w:jc w:val="both"/>
        <w:rPr>
          <w:sz w:val="22"/>
          <w:lang w:val="id-ID"/>
        </w:rPr>
      </w:pPr>
      <w:r w:rsidRPr="00E32E02">
        <w:rPr>
          <w:sz w:val="22"/>
          <w:lang w:val="id-ID"/>
        </w:rPr>
        <w:t xml:space="preserve">Penghayatan dan pengalaman agama yang dianut. Orang tua merupakan teladan bagi anak, termasuk di sini panutan dalam mengamalkan ajaran agama. Orang tua yang menciptakan iklim yang religius (agamis) dengan cara memberikan ajaran atau bimbingan tentang nilai-nilai agama kepada anak, maka anak akan mengalami perkembangan moral yang baik. </w:t>
      </w:r>
    </w:p>
    <w:p w14:paraId="35EB6F6B" w14:textId="13E0FEB2" w:rsidR="00E32E02" w:rsidRPr="00E32E02" w:rsidRDefault="00E32E02" w:rsidP="00E32E02">
      <w:pPr>
        <w:pStyle w:val="ListParagraph"/>
        <w:numPr>
          <w:ilvl w:val="0"/>
          <w:numId w:val="14"/>
        </w:numPr>
        <w:spacing w:line="276" w:lineRule="auto"/>
        <w:ind w:left="851" w:hanging="284"/>
        <w:contextualSpacing/>
        <w:jc w:val="both"/>
        <w:rPr>
          <w:sz w:val="22"/>
          <w:lang w:val="id-ID"/>
        </w:rPr>
      </w:pPr>
      <w:r w:rsidRPr="00E32E02">
        <w:rPr>
          <w:sz w:val="22"/>
          <w:lang w:val="id-ID"/>
        </w:rPr>
        <w:t>Sikap orang tua dalam menerapkan norma. Orang tua yang tidak menghendaki anaknya berbohong atau berlaku tidak jujur,maka mereka harus menjauhkan dirinya dari perilaku berbohong atau tidak jujur. Selain keluarga dan sekolah, tempat yang juga memberikan pengaruh besar untuk si anak adalah lingkungan masyarakat. Di sini anak akan menemukan berbagai sikap dan tingkah laku individu lain. Moral sangat penting bagi anak karena ketika seseorang telah memiliki moral yang baik, kepribadian yang menyenangkan, tutur kata yang lembut, dan kepedulian tinggi terhadap sesama. Dia akan terhindar dari perbuatan-perbuatan yang dapat merugikan, baik merugikan dirinya sendiri, keluarga dan masyarakat.</w:t>
      </w:r>
    </w:p>
    <w:p w14:paraId="241E1E56"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Berdasarkan hasil observasi yang saya lakukan dengan orang tua siswa kelas V SD Negeri 3 Semende Darat ulu yang kebetulan tetangga saya sendiri yaitu Ibu K selaku orang tua dari ananda W, bahwa pola asuh yang ia terapkan ialah pola asuh sesuai situasi karena ia terkadang keras dan juga terkadang lembut dengan anaknya tergantung dengan situasi saat itu. Kemudian saya wawancara dengan Ibu K ini, ia mengatakan bahwa saya menerapkan pola asuh yang sedikit keras kepada anak saya untuk menumbuhkan moral yang baik karena terkadang saya sibuk dengan pekerjaan saya yaitu membantu suami berkebun kopi jadi saya tidak setiap saat ada di samping anak saya. Contoh sikap saya yang keras kepada anak saya itu ketika ia tidak mau menyapu, mengepel rumah dan mengaji maka saya akan berkata buruk seperti dasar pemalas, dan tidak akan memberi uang saku kepadanya. Harapan saya nantinya anak saya bisa patuh dengan orang tua, disiplin, mandiri, rajin, dll. Tetapi terkadang juga saya menuruti kehendaknya karena ia masih kecil tetapi tergantung dengan hal apa yang ia inginkan serta situasi saat itu. </w:t>
      </w:r>
    </w:p>
    <w:p w14:paraId="327E8124"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Kemudian saya wawancara dengan Ibu J selaku orang tua dari ananda F, ia mengatakan bahwa pola asuh yang ia terapkan adalah pola asuh demokratis, jadi segala sesuatu ia bicarakan supaya anak senang dan saya pun selaku orang tuanya ikut senang juga. Dengan pola asuh yang saya terapkan ini anak terlihat lebih terbuka dengan orang tua dan kelihatan ceria karena ia merasa kita ini bukan saja sebagai orang tua tetapi dianggapnya sebagai teman juga, dari ia kecil saya selalu menerapkan kata-kata yang baik, seperti ketika ia sudah mau ikutan sholat saya selalu mengatakan anak pintar, da selalu mengucapkan kata kasih sayang kepadanya dan alhamdulillah anaknya sekarang tidak pernah membantah dan orangnya juga mudah mengerti apa yang saya katakan.</w:t>
      </w:r>
    </w:p>
    <w:p w14:paraId="3A2D08E3"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Selanjutnya saya wawancara dengan orang tua dari ananda H yaitu Ibu H, ia mengatakan bahwa pola asuh yang saya terapkan tergantung situasi tetapi suami saya selalu menuruti kehendak dari anak saya sehingga anak saya tumbuh menjadi manja dan sedikit nakal. Tetapi semoga setelah besar nanti bisa berubah lebih baik lagi.</w:t>
      </w:r>
    </w:p>
    <w:p w14:paraId="6CBAB8E4"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empat saya lakukan dengan Ibu F selaku orang tua dari ananda M. T, ia mengatakan bahwa kami mendidik anak terlalu keras sehingga anak saya juga menjadi keras orangnya, kalo diminta sesuatu suka tidak mendengarkan, melawan, jadi dia itu suka-sukanya saja mau melakukan apapun.</w:t>
      </w:r>
    </w:p>
    <w:p w14:paraId="5253E728"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lastRenderedPageBreak/>
        <w:t>Wawancara yang ke lima saya lakukan dengan Ibu R selaku orang tua dari ananda A beliau mengatakan bahwa ia sudah mengajarkan kesopanan, saya bahkan memarahi jika anak saya berbicara dengan nada yang tinggi.</w:t>
      </w:r>
    </w:p>
    <w:p w14:paraId="77D7CBC2"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Wawancara yang ke enam saya lakukan dengan Ibu S selaku orang tua dari ananda A saya selalu mengajarkan anak saya untuk selalu jujur, mandiri, disiplin. Terkadang ketika siang hari saya pergi ke sawah saya selalu berpesan kepada anak saya walaupun tidak ada orang tua yang mengawasi untuk mengaji harus tetap mengaji jangan malas dan alhamdulillah anak saya selalu mengaji walaupun saya tidak ada di rumah. </w:t>
      </w:r>
    </w:p>
    <w:p w14:paraId="2CB0D6B3"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Wawancara yang ke tujuh saya lakukan dengan Ibu A selaku orang tua dari ananda H, saya selalu mengajarkan kejujuran, kemandirian dan kesopanan kepada anak saya, dan tidak segan-segan untuk memarahinya jika ia salah. Karena suami saya sudah meninggal jadi saya harus kerja keras demi anak saya, anak saya mulai mengerti dengan keadaan dan ia tumbuh menjadi anak yang pengertian dan penuh kasih sayang. </w:t>
      </w:r>
    </w:p>
    <w:p w14:paraId="1729695F"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delapan saya lakukan dengan Ibu S selaku orang tua dari ananda M.R saya selalu kesopana terhadap yang lebih tua, mengajarkan tanggungjawab kepada anak, dan memujinya jika ia benar tapi memarahinya jika anak salah.</w:t>
      </w:r>
    </w:p>
    <w:p w14:paraId="2ABC1AE9"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sembilan saya lakukan dengan Ibu M selaku orang tua dari ananda N, saya selalu mengajarkan anak untuk berkata jujur dan selalu menolong dengan sesama karena dengan menghargai perbedaan dengan orang lain ia akan peduli dengan orang lain.</w:t>
      </w:r>
    </w:p>
    <w:p w14:paraId="0D61155E"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sepuluh saya lakukan dengan Ibu R selaku orang tua dari ananda R, saya menerapan pembiasan yang baik kepada anak, seperti harus bangun pagi, sikat gigi, mandiri sendiri, ambil makan sendiri dan berganti pakaian sendiri ketika mau sekolah, dan anak akan tumbu menjadi mandiri.</w:t>
      </w:r>
    </w:p>
    <w:p w14:paraId="607D7DE1"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sebelas saya lakukan dengan Ibu A selaku orang tua dari ananda R, saya selalu memberikan contoh yang baik kepada anak seperti mengajak anak untuk ikut berdoa ketika selesai sholat, dan mengajak anak untuk mengambil air wudhu ketika waktu sholat kemudian mengajari anak untuk sholat serta membaca ayat-ayat pendek.</w:t>
      </w:r>
    </w:p>
    <w:p w14:paraId="49530C8F"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dua belas saya lakukan dengan Ibu R selaku orang tua dari ananda S, saya selalu menerapkan kasih sayang kepada anak saya, dan menuruti kemauannya tetapi anak tumbuh menjadi manja dan tidak mandiri, saya mau memarahinya tetapi saya takut takut makin menjadi tidak mau mendengarkan, jadi saya biarkan saja dulu apa kehendaknya asalkan tidak mengganggu orang lain.</w:t>
      </w:r>
    </w:p>
    <w:p w14:paraId="1215B267"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tiga belas saya lakukan dengan Ibu S selaku orang tua dari ananda H, ia mengatakan bahwa ia menerapkan contoh yang baik, melatih anak untuk berkata yang baik, sopan, dan mandiri serta tanggung jawab.</w:t>
      </w:r>
    </w:p>
    <w:p w14:paraId="6569D4D6"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empat belas saya lakukan dengan Ibu M selaku orang tua dari ananda Z, ia mengatakan bahwa ia melakukn pembiasaan yang baik, seperti bangun pagi, mandi sendiri, gosok gigi pagi dan sebelum tidur, makan sendiri dan ganti pakaian sendiri ketika mau sekolah. apapun keingginannya selalu ia katakan tetapi klo tidak dituruti dan saya memberikan ia pengertian, dia tidak akan memaksa.</w:t>
      </w:r>
    </w:p>
    <w:p w14:paraId="2816F128"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Wawancara yang ke lima belas saya lakukan dengan Ibu D selaku orang tua dari ananda A, saya tidak memanjakan anak, kalau marahpun saya tidak melontarkan kata-kata yang buruk, saya selalu berkata baik dan sopan kepada anak supaya anak juga tumbuh menjadi anak yang baik yang selalu berkata baik dan sopan dengan siapapun.</w:t>
      </w:r>
    </w:p>
    <w:p w14:paraId="132E5617"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Terakhir saya melakukan wawancara dengan guru kelas V yaitu Bapak T. Bapak T mengatakan bahwa memang benar bahwa pola asuh orang tua itu sangat penting terhadap perkembangan moral anaknya, pembentukan moral anak itu tidak cukup hanya di sekolah saja karena waktu di sekolah itu terbatas, tidak selama waktu yang digunakan di rumah bersama orang tua mereka. Moral yang diterapkan  anak-anak di sekolah ini merupakan cerminan dari moral yang diterapkan orang tuanya di rumah, di sekolah kita sebagai guru melihat moral anak, mengubah yang kurang baik dan mengembangkan yang sudah baik tadi. Ada siswa yang memiliki </w:t>
      </w:r>
      <w:r w:rsidRPr="00E32E02">
        <w:rPr>
          <w:rFonts w:ascii="Times New Roman" w:hAnsi="Times New Roman" w:cs="Times New Roman"/>
        </w:rPr>
        <w:lastRenderedPageBreak/>
        <w:t>moral baik seperti rajin, disiplin, berani berbicara di depan teman-temannya, pembersih, pendiam, sopan santun dengan guru dan sayang dengan sesama teman diantara siswa tersebut yaitu ananda F,W, S, Z dll tetapi ada juga yang punya moral kurang baik seperti pemalas, tidak sopan dengan guru, suka berkelahi, dll yaitu ananda H dan T mungkin mereka ini karena terlalu dimanjakan oleh orang tuanya. Siswa yang lainnya sedang-sedang saja tidak terlalu aktif dan juga tidak terlalu nakal, hanya saja perlu pendekatan kepada anak untuk menumbuhkan moral yang baik kepada anak.</w:t>
      </w:r>
    </w:p>
    <w:p w14:paraId="73A95990" w14:textId="77777777" w:rsidR="00E32E02" w:rsidRPr="00E32E02" w:rsidRDefault="00E32E02" w:rsidP="00E32E02">
      <w:pPr>
        <w:spacing w:after="0"/>
        <w:ind w:firstLine="567"/>
        <w:jc w:val="both"/>
        <w:rPr>
          <w:rFonts w:ascii="Times New Roman" w:hAnsi="Times New Roman" w:cs="Times New Roman"/>
        </w:rPr>
      </w:pPr>
      <w:r w:rsidRPr="00E32E02">
        <w:rPr>
          <w:rFonts w:ascii="Times New Roman" w:hAnsi="Times New Roman" w:cs="Times New Roman"/>
        </w:rPr>
        <w:t xml:space="preserve">Jadi dapat disimpulkan bahwa pola asuh orang itu sangat penting dalam perkembangan moral anaknya, anak jangan suka dipaksa sesuai kehendak orang tua atau selalu memenuhi kemauan anaknya karena ini akan berdampak moral yang buruk untuk anaknya. Sebaiknya terapkan pola asuh demokratis supaya sama-sama senang dan mendapat keuntungan. Berdasarkan hasil wawancara dengan orang tua siswa kelas V SD Negeri 3 Semende Darat Ulu tentang pola asuh orang tua yang diterapkan terhadap perkembangan moral anaknya yaitu 60% pola asuh otoriter, 20% pola asuh permisif dan 20% pola asuh demokratis. </w:t>
      </w:r>
    </w:p>
    <w:p w14:paraId="42DDE5C5" w14:textId="77777777" w:rsidR="00E32E02" w:rsidRPr="00E32E02" w:rsidRDefault="00E32E02" w:rsidP="00E32E02">
      <w:pPr>
        <w:pStyle w:val="ListParagraph"/>
        <w:spacing w:line="276" w:lineRule="auto"/>
        <w:ind w:left="0" w:firstLine="567"/>
        <w:jc w:val="both"/>
        <w:rPr>
          <w:sz w:val="22"/>
          <w:lang w:val="id-ID"/>
        </w:rPr>
      </w:pPr>
    </w:p>
    <w:p w14:paraId="61F7C4D0" w14:textId="77777777" w:rsidR="006F71A7" w:rsidRPr="004A51D1" w:rsidRDefault="006F71A7" w:rsidP="006F71A7">
      <w:pPr>
        <w:spacing w:after="0"/>
        <w:jc w:val="both"/>
        <w:rPr>
          <w:rFonts w:ascii="Times New Roman" w:hAnsi="Times New Roman" w:cs="Times New Roman"/>
          <w:b/>
          <w:color w:val="000000" w:themeColor="text1"/>
          <w:lang w:val="en-US"/>
        </w:rPr>
      </w:pPr>
      <w:r w:rsidRPr="004A51D1">
        <w:rPr>
          <w:rFonts w:ascii="Times New Roman" w:hAnsi="Times New Roman" w:cs="Times New Roman"/>
          <w:b/>
          <w:color w:val="000000" w:themeColor="text1"/>
          <w:lang w:val="en-US"/>
        </w:rPr>
        <w:t>KESIMPULAN</w:t>
      </w:r>
    </w:p>
    <w:p w14:paraId="723F6077" w14:textId="77777777" w:rsidR="00F67FF7" w:rsidRPr="00E32E02" w:rsidRDefault="00F67FF7" w:rsidP="00F67FF7">
      <w:pPr>
        <w:pStyle w:val="ListParagraph"/>
        <w:spacing w:line="276" w:lineRule="auto"/>
        <w:ind w:left="0" w:firstLine="567"/>
        <w:jc w:val="both"/>
        <w:rPr>
          <w:sz w:val="22"/>
        </w:rPr>
      </w:pPr>
      <w:r w:rsidRPr="00E32E02">
        <w:rPr>
          <w:bCs/>
          <w:sz w:val="22"/>
        </w:rPr>
        <w:t xml:space="preserve">Berdasarkan </w:t>
      </w:r>
      <w:r w:rsidRPr="00E32E02">
        <w:rPr>
          <w:bCs/>
          <w:sz w:val="22"/>
          <w:lang w:val="id-ID"/>
        </w:rPr>
        <w:t>pembahasan yang didapatkan</w:t>
      </w:r>
      <w:r w:rsidRPr="00E32E02">
        <w:rPr>
          <w:bCs/>
          <w:sz w:val="22"/>
        </w:rPr>
        <w:t xml:space="preserve">, maka peneliti dapat menyimpulkan </w:t>
      </w:r>
      <w:r w:rsidRPr="00E32E02">
        <w:rPr>
          <w:bCs/>
          <w:sz w:val="22"/>
          <w:lang w:val="id-ID"/>
        </w:rPr>
        <w:t xml:space="preserve">bahwa </w:t>
      </w:r>
      <w:r w:rsidRPr="00E32E02">
        <w:rPr>
          <w:bCs/>
          <w:sz w:val="22"/>
        </w:rPr>
        <w:t>pola asuh</w:t>
      </w:r>
      <w:r w:rsidRPr="00E32E02">
        <w:rPr>
          <w:bCs/>
          <w:sz w:val="22"/>
          <w:lang w:val="id-ID"/>
        </w:rPr>
        <w:t xml:space="preserve"> </w:t>
      </w:r>
      <w:r w:rsidRPr="00E32E02">
        <w:rPr>
          <w:sz w:val="22"/>
        </w:rPr>
        <w:t xml:space="preserve">orang tua adalah suatu keseluruhan interaksi orang tua dan anak, di mana orang tua yang memberikan dorongan bagi anak-anak dengan mengubah tingkah laku, pengetahuan dan nilai-nilai </w:t>
      </w:r>
      <w:r w:rsidRPr="00E32E02">
        <w:rPr>
          <w:sz w:val="22"/>
          <w:lang w:val="id-ID"/>
        </w:rPr>
        <w:t xml:space="preserve">yang </w:t>
      </w:r>
      <w:r w:rsidRPr="00E32E02">
        <w:rPr>
          <w:sz w:val="22"/>
        </w:rPr>
        <w:t xml:space="preserve">dianggap paling tepat bagi orang tua agar anak bisa mandiri, tumbuh </w:t>
      </w:r>
      <w:r w:rsidRPr="00E32E02">
        <w:rPr>
          <w:sz w:val="22"/>
          <w:lang w:val="id-ID"/>
        </w:rPr>
        <w:t>dan</w:t>
      </w:r>
      <w:r w:rsidRPr="00E32E02">
        <w:rPr>
          <w:sz w:val="22"/>
        </w:rPr>
        <w:t xml:space="preserve"> berkembang secara sehat dan optimal, memiliki rasa percaya diri, memiliki sifat rasa ingin tahu, bersahabat, dan berorientasi untuk sukses</w:t>
      </w:r>
      <w:r w:rsidRPr="00E32E02">
        <w:rPr>
          <w:sz w:val="22"/>
          <w:lang w:val="id-ID"/>
        </w:rPr>
        <w:t xml:space="preserve"> di masa depannya</w:t>
      </w:r>
      <w:r w:rsidRPr="00E32E02">
        <w:rPr>
          <w:sz w:val="22"/>
        </w:rPr>
        <w:t>.</w:t>
      </w:r>
      <w:r w:rsidRPr="00E32E02">
        <w:rPr>
          <w:bCs/>
          <w:sz w:val="22"/>
        </w:rPr>
        <w:t xml:space="preserve"> </w:t>
      </w:r>
      <w:proofErr w:type="gramStart"/>
      <w:r w:rsidRPr="00E32E02">
        <w:rPr>
          <w:bCs/>
          <w:sz w:val="22"/>
        </w:rPr>
        <w:t>yang</w:t>
      </w:r>
      <w:proofErr w:type="gramEnd"/>
      <w:r w:rsidRPr="00E32E02">
        <w:rPr>
          <w:bCs/>
          <w:sz w:val="22"/>
        </w:rPr>
        <w:t xml:space="preserve"> diterapkan orang tua terhadap perkembangan anak diantaranya yaitu: memantau setiap perilaku anak supaya tidak menyimpang dari perilaku yang baik, perilaku  orang tua ketika menerapkan pendidikan moral di rumah kepada anak, langkah orang tua dalam menanamkan moral yang baik pada anak.  </w:t>
      </w:r>
    </w:p>
    <w:p w14:paraId="046497C4" w14:textId="77777777" w:rsidR="00F67FF7" w:rsidRPr="00E32E02" w:rsidRDefault="00F67FF7" w:rsidP="00F67FF7">
      <w:pPr>
        <w:pStyle w:val="ListParagraph"/>
        <w:spacing w:line="276" w:lineRule="auto"/>
        <w:ind w:left="0" w:firstLine="567"/>
        <w:jc w:val="both"/>
        <w:rPr>
          <w:bCs/>
          <w:sz w:val="22"/>
        </w:rPr>
      </w:pPr>
      <w:r w:rsidRPr="00E32E02">
        <w:rPr>
          <w:bCs/>
          <w:sz w:val="22"/>
          <w:lang w:val="id-ID"/>
        </w:rPr>
        <w:t xml:space="preserve">Pola asuh ada tiga macam yaitu pola asuh otoriter, pola asuh demokratis dan pola asuh permisif. Pola asuh orang tua terhadap </w:t>
      </w:r>
      <w:r w:rsidRPr="00E32E02">
        <w:rPr>
          <w:bCs/>
          <w:sz w:val="22"/>
        </w:rPr>
        <w:t xml:space="preserve">perkembangan moral pada </w:t>
      </w:r>
      <w:r w:rsidRPr="00E32E02">
        <w:rPr>
          <w:bCs/>
          <w:sz w:val="22"/>
          <w:lang w:val="id-ID"/>
        </w:rPr>
        <w:t>anak usia sekolah dasar</w:t>
      </w:r>
      <w:r w:rsidRPr="00E32E02">
        <w:rPr>
          <w:bCs/>
          <w:sz w:val="22"/>
        </w:rPr>
        <w:t xml:space="preserve"> sangat penting karena orang tua merupakan madrasah pertama bagi anak-anaknya., </w:t>
      </w:r>
      <w:proofErr w:type="gramStart"/>
      <w:r w:rsidRPr="00E32E02">
        <w:rPr>
          <w:bCs/>
          <w:sz w:val="22"/>
        </w:rPr>
        <w:t>di</w:t>
      </w:r>
      <w:proofErr w:type="gramEnd"/>
      <w:r w:rsidRPr="00E32E02">
        <w:rPr>
          <w:bCs/>
          <w:sz w:val="22"/>
        </w:rPr>
        <w:t xml:space="preserve"> sekolah guru hanya menerapkan pembelajaran moral kepada anak di kelas</w:t>
      </w:r>
      <w:r w:rsidRPr="00E32E02">
        <w:rPr>
          <w:bCs/>
          <w:sz w:val="22"/>
          <w:lang w:val="id-ID"/>
        </w:rPr>
        <w:t>nya</w:t>
      </w:r>
      <w:r w:rsidRPr="00E32E02">
        <w:rPr>
          <w:bCs/>
          <w:sz w:val="22"/>
        </w:rPr>
        <w:t xml:space="preserve">, </w:t>
      </w:r>
      <w:r w:rsidRPr="00E32E02">
        <w:rPr>
          <w:bCs/>
          <w:sz w:val="22"/>
          <w:lang w:val="id-ID"/>
        </w:rPr>
        <w:t xml:space="preserve">kemudian juga </w:t>
      </w:r>
      <w:r w:rsidRPr="00E32E02">
        <w:rPr>
          <w:bCs/>
          <w:sz w:val="22"/>
        </w:rPr>
        <w:t>memepertegas dalam masalah moral anak yang</w:t>
      </w:r>
      <w:r w:rsidRPr="00E32E02">
        <w:rPr>
          <w:bCs/>
          <w:sz w:val="22"/>
          <w:lang w:val="id-ID"/>
        </w:rPr>
        <w:t xml:space="preserve"> ia</w:t>
      </w:r>
      <w:r w:rsidRPr="00E32E02">
        <w:rPr>
          <w:bCs/>
          <w:sz w:val="22"/>
        </w:rPr>
        <w:t xml:space="preserve">  hadapi di dalam kelas. </w:t>
      </w:r>
    </w:p>
    <w:p w14:paraId="221EE849" w14:textId="77777777" w:rsidR="00F67FF7" w:rsidRPr="00E32E02" w:rsidRDefault="00F67FF7" w:rsidP="00F67FF7">
      <w:pPr>
        <w:spacing w:after="0"/>
        <w:ind w:firstLine="567"/>
        <w:jc w:val="both"/>
        <w:rPr>
          <w:rFonts w:ascii="Times New Roman" w:hAnsi="Times New Roman" w:cs="Times New Roman"/>
        </w:rPr>
      </w:pPr>
      <w:r w:rsidRPr="00E32E02">
        <w:rPr>
          <w:rFonts w:ascii="Times New Roman" w:hAnsi="Times New Roman" w:cs="Times New Roman"/>
          <w:bCs/>
          <w:szCs w:val="24"/>
        </w:rPr>
        <w:t xml:space="preserve">Cara pola asuh orang tua dalam meningkatkan perkembangan moral anak usia sekolah dasar yaitu: Orang tua melakukan kolaborasi dengan guru dalam meningkatkan moral anak ketika di rumah maupun di sekolah, Orang tua harus melakukan perilaku yang baik kepada anak, orang tua juga harus sabar dengan tingkah laku anak dan menghindari anak dari perkataan kotor yang disebabkan oleh pengaruh lingkungan baik itu di lingkungan sekolah maupun di lingkungan rumah. Karena anak melakukan apa yang ia lihat dari orang tuanya dan juga oleh gurunya. </w:t>
      </w:r>
      <w:r w:rsidRPr="00E32E02">
        <w:rPr>
          <w:rFonts w:ascii="Times New Roman" w:hAnsi="Times New Roman" w:cs="Times New Roman"/>
        </w:rPr>
        <w:t>Berdasarkan hasil wawancara dengan orang tua siswa kelas V SD Negeri 3 Semende Darat Ulu tentang pola asuh orang tua yang diterapkan terhadap perkembangan moral anaknya yaitu 60% pola asuh otoriter, 20% pola asuh permisif dan 20% pola asuh demokratis.</w:t>
      </w:r>
    </w:p>
    <w:p w14:paraId="186ADB31" w14:textId="77777777" w:rsidR="006F71A7" w:rsidRDefault="006F71A7" w:rsidP="006F71A7">
      <w:pPr>
        <w:spacing w:after="0"/>
        <w:jc w:val="both"/>
        <w:rPr>
          <w:rFonts w:ascii="Times New Roman" w:hAnsi="Times New Roman" w:cs="Times New Roman"/>
          <w:b/>
          <w:color w:val="000000" w:themeColor="text1"/>
          <w:lang w:val="en-US"/>
        </w:rPr>
      </w:pPr>
    </w:p>
    <w:p w14:paraId="5667B327" w14:textId="77777777" w:rsidR="006F71A7" w:rsidRDefault="006F71A7" w:rsidP="006F71A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6350BC87" w14:textId="6CB8C92F" w:rsidR="008261D6" w:rsidRDefault="006F71A7" w:rsidP="006E460E">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Terima kasih kepada SD Negeri 3 Semende Darat Ulu yang telah mengizinkan peneliti untuk melakukan penelitian serta dewan guru khususnya wali kelas V dan siswa kelas V SD Negeri 3 Semende Darat Ulu atas kerjasamanya sehingga penelitian ini dapat berjalan dengan baik.</w:t>
      </w:r>
    </w:p>
    <w:p w14:paraId="2B5D6D52" w14:textId="77777777" w:rsidR="006E460E" w:rsidRPr="006E460E" w:rsidRDefault="006E460E" w:rsidP="006E460E">
      <w:pPr>
        <w:pStyle w:val="BodyText"/>
        <w:tabs>
          <w:tab w:val="left" w:pos="426"/>
        </w:tabs>
        <w:spacing w:after="0"/>
        <w:ind w:firstLine="567"/>
        <w:jc w:val="both"/>
        <w:rPr>
          <w:rFonts w:ascii="Times New Roman" w:hAnsi="Times New Roman" w:cs="Times New Roman"/>
        </w:rPr>
      </w:pPr>
    </w:p>
    <w:p w14:paraId="3A37BA4E" w14:textId="77777777" w:rsidR="00505C7B" w:rsidRPr="001E6A16" w:rsidRDefault="006E460E" w:rsidP="001E6A16">
      <w:pPr>
        <w:spacing w:before="120" w:after="120" w:line="240" w:lineRule="auto"/>
        <w:jc w:val="both"/>
        <w:rPr>
          <w:rFonts w:ascii="Times New Roman" w:hAnsi="Times New Roman" w:cs="Times New Roman"/>
          <w:b/>
          <w:noProof/>
          <w:lang w:val="en-US"/>
        </w:rPr>
      </w:pPr>
      <w:r w:rsidRPr="00967A0F">
        <w:rPr>
          <w:rFonts w:ascii="Times New Roman" w:hAnsi="Times New Roman" w:cs="Times New Roman"/>
          <w:b/>
          <w:noProof/>
          <w:lang w:val="en-US"/>
        </w:rPr>
        <w:t>DAFTAR PUSTAKA</w:t>
      </w:r>
      <w:r w:rsidRPr="00B2710C">
        <w:rPr>
          <w:rFonts w:ascii="Times New Roman" w:hAnsi="Times New Roman" w:cs="Times New Roman"/>
        </w:rPr>
        <w:fldChar w:fldCharType="begin"/>
      </w:r>
      <w:r w:rsidRPr="00B2710C">
        <w:rPr>
          <w:rFonts w:ascii="Times New Roman" w:hAnsi="Times New Roman" w:cs="Times New Roman"/>
        </w:rPr>
        <w:instrText xml:space="preserve"> BIBLIOGRAPHY </w:instrText>
      </w:r>
      <w:r w:rsidRPr="00B2710C">
        <w:rPr>
          <w:rFonts w:ascii="Times New Roman" w:hAnsi="Times New Roman" w:cs="Times New Roman"/>
        </w:rPr>
        <w:fldChar w:fldCharType="separate"/>
      </w:r>
    </w:p>
    <w:p w14:paraId="5595A6CF" w14:textId="77777777" w:rsidR="00F67FF7" w:rsidRPr="00F67FF7" w:rsidRDefault="006E460E" w:rsidP="00F67FF7">
      <w:pPr>
        <w:pStyle w:val="Bibliography"/>
        <w:spacing w:before="120" w:after="120" w:line="240" w:lineRule="auto"/>
        <w:jc w:val="both"/>
        <w:rPr>
          <w:rFonts w:ascii="Times New Roman" w:hAnsi="Times New Roman" w:cs="Times New Roman"/>
          <w:szCs w:val="24"/>
        </w:rPr>
      </w:pPr>
      <w:r w:rsidRPr="00B2710C">
        <w:fldChar w:fldCharType="end"/>
      </w:r>
      <w:bookmarkStart w:id="0" w:name="_GoBack"/>
      <w:r w:rsidR="00F67FF7" w:rsidRPr="00F67FF7">
        <w:rPr>
          <w:rFonts w:ascii="Times New Roman" w:hAnsi="Times New Roman" w:cs="Times New Roman"/>
          <w:szCs w:val="24"/>
        </w:rPr>
        <w:fldChar w:fldCharType="begin"/>
      </w:r>
      <w:r w:rsidR="00F67FF7" w:rsidRPr="00F67FF7">
        <w:rPr>
          <w:rFonts w:ascii="Times New Roman" w:hAnsi="Times New Roman" w:cs="Times New Roman"/>
          <w:szCs w:val="24"/>
        </w:rPr>
        <w:instrText xml:space="preserve"> ADDIN ZOTERO_BIBL {"uncited":[],"omitted":[],"custom":[]} CSL_BIBLIOGRAPHY </w:instrText>
      </w:r>
      <w:r w:rsidR="00F67FF7" w:rsidRPr="00F67FF7">
        <w:rPr>
          <w:rFonts w:ascii="Times New Roman" w:hAnsi="Times New Roman" w:cs="Times New Roman"/>
          <w:szCs w:val="24"/>
        </w:rPr>
        <w:fldChar w:fldCharType="separate"/>
      </w:r>
      <w:r w:rsidR="00F67FF7" w:rsidRPr="00F67FF7">
        <w:rPr>
          <w:rFonts w:ascii="Times New Roman" w:hAnsi="Times New Roman" w:cs="Times New Roman"/>
          <w:szCs w:val="24"/>
        </w:rPr>
        <w:t xml:space="preserve">Azizah, Nur, dan Sarah Busyra. 2021. “Strategi Orang Tua dalam Perkembangan Aspek Sosial-Emosi Anak Usia Dini di Masa Pandemi Covid-19.” </w:t>
      </w:r>
      <w:r w:rsidR="00F67FF7" w:rsidRPr="00F67FF7">
        <w:rPr>
          <w:rFonts w:ascii="Times New Roman" w:hAnsi="Times New Roman" w:cs="Times New Roman"/>
          <w:i/>
          <w:iCs/>
          <w:szCs w:val="24"/>
        </w:rPr>
        <w:t>Atta’dib Jurnal Pendidikan Agama Islam</w:t>
      </w:r>
      <w:r w:rsidR="00F67FF7" w:rsidRPr="00F67FF7">
        <w:rPr>
          <w:rFonts w:ascii="Times New Roman" w:hAnsi="Times New Roman" w:cs="Times New Roman"/>
          <w:szCs w:val="24"/>
        </w:rPr>
        <w:t xml:space="preserve"> 2 (2): 1–13. https://doi.org/10.35673/atta'dib.v2i2.1466.</w:t>
      </w:r>
    </w:p>
    <w:p w14:paraId="692D3F3E"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lastRenderedPageBreak/>
        <w:t xml:space="preserve">Cahyani, Arini Dwi, Wiwin Yulianingsih, dan Mv Roesminingsih. 2021. “Sinergi antara Orang Tua dan Pendidik dalam Pendampingan Belajar Anak selama Pandemi Covid-19.” </w:t>
      </w:r>
      <w:r w:rsidRPr="00F67FF7">
        <w:rPr>
          <w:rFonts w:ascii="Times New Roman" w:hAnsi="Times New Roman" w:cs="Times New Roman"/>
          <w:i/>
          <w:iCs/>
          <w:szCs w:val="24"/>
        </w:rPr>
        <w:t>Jurnal Obsesi : Jurnal Pendidikan Anak Usia Dini</w:t>
      </w:r>
      <w:r w:rsidRPr="00F67FF7">
        <w:rPr>
          <w:rFonts w:ascii="Times New Roman" w:hAnsi="Times New Roman" w:cs="Times New Roman"/>
          <w:szCs w:val="24"/>
        </w:rPr>
        <w:t xml:space="preserve"> 6 (2): 1054–69. https://doi.org/10.31004/obsesi.v6i2.1130.</w:t>
      </w:r>
    </w:p>
    <w:p w14:paraId="07E02AE2"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Chusna, Puji Asmaul, dan Ana Dwi Muji Utami. 2020. “Dampak Pandemi Covid-19 Terhadap Peran Orang Tua Dan Guru Dalam Meningkatkan Kualitas Pembelajaran Daring Anak Usia Sekolah Dasar.” </w:t>
      </w:r>
      <w:r w:rsidRPr="00F67FF7">
        <w:rPr>
          <w:rFonts w:ascii="Times New Roman" w:hAnsi="Times New Roman" w:cs="Times New Roman"/>
          <w:i/>
          <w:iCs/>
          <w:szCs w:val="24"/>
        </w:rPr>
        <w:t>Premiere : Journal of Islamic Elementary Education</w:t>
      </w:r>
      <w:r w:rsidRPr="00F67FF7">
        <w:rPr>
          <w:rFonts w:ascii="Times New Roman" w:hAnsi="Times New Roman" w:cs="Times New Roman"/>
          <w:szCs w:val="24"/>
        </w:rPr>
        <w:t xml:space="preserve"> 2 (1): 11–30. https://doi.org/10.51675/jp.v2i1.84.</w:t>
      </w:r>
    </w:p>
    <w:p w14:paraId="3DD9CF28"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Dewi, Wahyu Aji Fatma. 2020. “Dampak Covid-19 terhadap implementasi pembelajaran daring di Sekolah Dasar.” </w:t>
      </w:r>
      <w:r w:rsidRPr="00F67FF7">
        <w:rPr>
          <w:rFonts w:ascii="Times New Roman" w:hAnsi="Times New Roman" w:cs="Times New Roman"/>
          <w:i/>
          <w:iCs/>
          <w:szCs w:val="24"/>
        </w:rPr>
        <w:t>Edukatif: Jurnal Ilmu Pendidikan</w:t>
      </w:r>
      <w:r w:rsidRPr="00F67FF7">
        <w:rPr>
          <w:rFonts w:ascii="Times New Roman" w:hAnsi="Times New Roman" w:cs="Times New Roman"/>
          <w:szCs w:val="24"/>
        </w:rPr>
        <w:t xml:space="preserve"> 2 (1): 55–61.</w:t>
      </w:r>
    </w:p>
    <w:p w14:paraId="67ED0E11"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Farida, Niken, Pani Ance Lumbantobing, dan Ruth Donda Eleonora Panggabean. 2021. “Parenting ‘Peran &amp; Strategi Orangtua Dalam Pendampingan Belajar Anak Dimasa Pandemi Melalui Daring.’” </w:t>
      </w:r>
      <w:r w:rsidRPr="00F67FF7">
        <w:rPr>
          <w:rFonts w:ascii="Times New Roman" w:hAnsi="Times New Roman" w:cs="Times New Roman"/>
          <w:i/>
          <w:iCs/>
          <w:szCs w:val="24"/>
        </w:rPr>
        <w:t>Jurnal Abdimas Mutiara</w:t>
      </w:r>
      <w:r w:rsidRPr="00F67FF7">
        <w:rPr>
          <w:rFonts w:ascii="Times New Roman" w:hAnsi="Times New Roman" w:cs="Times New Roman"/>
          <w:szCs w:val="24"/>
        </w:rPr>
        <w:t xml:space="preserve"> 2 (2): 180–88.</w:t>
      </w:r>
    </w:p>
    <w:p w14:paraId="0C418888"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Hasanah, Aswatun. 2020. “Perbedaan perkembangan moral anak laki-laki dan anak perempuan pada usia Sekolah Dasar.” </w:t>
      </w:r>
      <w:r w:rsidRPr="00F67FF7">
        <w:rPr>
          <w:rFonts w:ascii="Times New Roman" w:hAnsi="Times New Roman" w:cs="Times New Roman"/>
          <w:i/>
          <w:iCs/>
          <w:szCs w:val="24"/>
        </w:rPr>
        <w:t>Yinyang: Jurnal Studi Islam Gender Dan Anak</w:t>
      </w:r>
      <w:r w:rsidRPr="00F67FF7">
        <w:rPr>
          <w:rFonts w:ascii="Times New Roman" w:hAnsi="Times New Roman" w:cs="Times New Roman"/>
          <w:szCs w:val="24"/>
        </w:rPr>
        <w:t xml:space="preserve"> 15 (1): 41–58.</w:t>
      </w:r>
    </w:p>
    <w:p w14:paraId="491F8187"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Huzuwah, Huzuwah, Ahmad Shofiyuddin Ichsan, dan Rohmat Dwi Yunianta. 2021. “Strategi Membangun Karakter Anak Usia Sekolah Dasar (Telaah Kritis Buku ‘Alhamdulillah Anakku Nakal’ Karya Miftahul Jinan dan Choirus Syafruddin).” </w:t>
      </w:r>
      <w:r w:rsidRPr="00F67FF7">
        <w:rPr>
          <w:rFonts w:ascii="Times New Roman" w:hAnsi="Times New Roman" w:cs="Times New Roman"/>
          <w:i/>
          <w:iCs/>
          <w:szCs w:val="24"/>
        </w:rPr>
        <w:t>Al-Fikru: Jurnal Ilmiah</w:t>
      </w:r>
      <w:r w:rsidRPr="00F67FF7">
        <w:rPr>
          <w:rFonts w:ascii="Times New Roman" w:hAnsi="Times New Roman" w:cs="Times New Roman"/>
          <w:szCs w:val="24"/>
        </w:rPr>
        <w:t xml:space="preserve"> 15 (2): 78–96. https://doi.org/10.51672/alfikru.v15i2.53.</w:t>
      </w:r>
    </w:p>
    <w:p w14:paraId="58B8F3C1"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Jamiatul, Jamiatul, Muliatul Maghfiroh, dan Ria Astuti. 2020. “Pola Asuh Orang Tua danPerkembangan Moral Anak Usia Dini (Studi Kasus di TK Al-Ghazali Jl. Raya Nyalaran Kelurahan Kolpajung Kecamatan Pamekasan Kabupaten Pamekasan).” </w:t>
      </w:r>
      <w:r w:rsidRPr="00F67FF7">
        <w:rPr>
          <w:rFonts w:ascii="Times New Roman" w:hAnsi="Times New Roman" w:cs="Times New Roman"/>
          <w:i/>
          <w:iCs/>
          <w:szCs w:val="24"/>
        </w:rPr>
        <w:t>Kiddo: Jurnal Pendidikan Islam Anak Usia Dini</w:t>
      </w:r>
      <w:r w:rsidRPr="00F67FF7">
        <w:rPr>
          <w:rFonts w:ascii="Times New Roman" w:hAnsi="Times New Roman" w:cs="Times New Roman"/>
          <w:szCs w:val="24"/>
        </w:rPr>
        <w:t xml:space="preserve"> 1 (1): 1–9. https://doi.org/10.19105/kiddo.v1i1.2973.</w:t>
      </w:r>
    </w:p>
    <w:p w14:paraId="4A6C198A"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Kamar, Karnawi, Masduki Asbari, Agus Purwanto, Wakhida Nurhayati, Eva Agistiawati, dan Rachma Nadhila Sudiyono. 2020. “Membangun Karakter Siswa Sekolah Dasar Melalui Praktek Pola Asuh Orang Tua Berdasarkan Genetic Personality.” </w:t>
      </w:r>
      <w:r w:rsidRPr="00F67FF7">
        <w:rPr>
          <w:rFonts w:ascii="Times New Roman" w:hAnsi="Times New Roman" w:cs="Times New Roman"/>
          <w:i/>
          <w:iCs/>
          <w:szCs w:val="24"/>
        </w:rPr>
        <w:t>JINoP (Jurnal Inovasi Pembelajaran)</w:t>
      </w:r>
      <w:r w:rsidRPr="00F67FF7">
        <w:rPr>
          <w:rFonts w:ascii="Times New Roman" w:hAnsi="Times New Roman" w:cs="Times New Roman"/>
          <w:szCs w:val="24"/>
        </w:rPr>
        <w:t xml:space="preserve"> 6 (1): 75–86. https://doi.org/10.22219/jinop.v6i1.10196.</w:t>
      </w:r>
    </w:p>
    <w:p w14:paraId="301CA896"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Kemendikbud Terbitkan Pedoman Penyelenggaraan Belajar Dari Rumah.” 2020. Kementerian Pendidikan, Kebudayaan, Riset, Dan Teknologi. 29 Mei 2020. https://www.kemdikbud.go.id/main/blog/2020/05/kemendikbud-terbitkan-pedoman-penyelenggaraan-belajar-dari-rumah.</w:t>
      </w:r>
    </w:p>
    <w:p w14:paraId="567C5A15"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Kurniasari, Siska Giyan, Nur Ngazizah, dan Muflikhul Khaq. 2021. “Peran Pendampingan Orangtua Dalam Mendukung Perkembangan Belajar Anak Di Masa Pandemi Covid-19.” </w:t>
      </w:r>
      <w:r w:rsidRPr="00F67FF7">
        <w:rPr>
          <w:rFonts w:ascii="Times New Roman" w:hAnsi="Times New Roman" w:cs="Times New Roman"/>
          <w:i/>
          <w:iCs/>
          <w:szCs w:val="24"/>
        </w:rPr>
        <w:t>Jurnal Educatio FKIP UNMA</w:t>
      </w:r>
      <w:r w:rsidRPr="00F67FF7">
        <w:rPr>
          <w:rFonts w:ascii="Times New Roman" w:hAnsi="Times New Roman" w:cs="Times New Roman"/>
          <w:szCs w:val="24"/>
        </w:rPr>
        <w:t xml:space="preserve"> 7 (4): 1410–20. https://doi.org/10.31949/educatio.v7i4.1411.</w:t>
      </w:r>
    </w:p>
    <w:p w14:paraId="7B98BE6D"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Lestiawati, I. Made. 2013. “Pengaruh Pola Asuh Orang Tua Terhadap Kemampuan Sosial Anak Usia 6-7 Tahun.” </w:t>
      </w:r>
      <w:r w:rsidRPr="00F67FF7">
        <w:rPr>
          <w:rFonts w:ascii="Times New Roman" w:hAnsi="Times New Roman" w:cs="Times New Roman"/>
          <w:i/>
          <w:iCs/>
          <w:szCs w:val="24"/>
        </w:rPr>
        <w:t>Jurnal Ilmiah Visi</w:t>
      </w:r>
      <w:r w:rsidRPr="00F67FF7">
        <w:rPr>
          <w:rFonts w:ascii="Times New Roman" w:hAnsi="Times New Roman" w:cs="Times New Roman"/>
          <w:szCs w:val="24"/>
        </w:rPr>
        <w:t xml:space="preserve"> 8 (2): 111–19. https://doi.org/10.21009/JIV.0802.4.</w:t>
      </w:r>
    </w:p>
    <w:p w14:paraId="2DCE63E5"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Maghfhirah, Siti, dan S.Pd. 2021. </w:t>
      </w:r>
      <w:r w:rsidRPr="00F67FF7">
        <w:rPr>
          <w:rFonts w:ascii="Times New Roman" w:hAnsi="Times New Roman" w:cs="Times New Roman"/>
          <w:i/>
          <w:iCs/>
          <w:szCs w:val="24"/>
        </w:rPr>
        <w:t>Perkembangan Moral, Sosial, Dan Spiritual Anak Usia Dini</w:t>
      </w:r>
      <w:r w:rsidRPr="00F67FF7">
        <w:rPr>
          <w:rFonts w:ascii="Times New Roman" w:hAnsi="Times New Roman" w:cs="Times New Roman"/>
          <w:szCs w:val="24"/>
        </w:rPr>
        <w:t>. Edu Publisher. http://repo.iainbatusangkar.ac.id/xmlui/handle/123456789/22003.</w:t>
      </w:r>
    </w:p>
    <w:p w14:paraId="61DB0B40"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Pohan, Sarah Azhari, dan Febrina Dafit. 2021. “Pelaksanaan Pembelajaran Kurikulum 2013 di Sekolah Dasar.” </w:t>
      </w:r>
      <w:r w:rsidRPr="00F67FF7">
        <w:rPr>
          <w:rFonts w:ascii="Times New Roman" w:hAnsi="Times New Roman" w:cs="Times New Roman"/>
          <w:i/>
          <w:iCs/>
          <w:szCs w:val="24"/>
        </w:rPr>
        <w:t>Jurnal Basicedu</w:t>
      </w:r>
      <w:r w:rsidRPr="00F67FF7">
        <w:rPr>
          <w:rFonts w:ascii="Times New Roman" w:hAnsi="Times New Roman" w:cs="Times New Roman"/>
          <w:szCs w:val="24"/>
        </w:rPr>
        <w:t xml:space="preserve"> 5 (3): 1191–97. https://doi.org/10.31004/basicedu.v5i3.898.</w:t>
      </w:r>
    </w:p>
    <w:p w14:paraId="2B4B85E5"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Rahayu, Satutik. 2017. “Model simulasi dalam mata kuliah strategi pembelajaran fisika.” </w:t>
      </w:r>
      <w:r w:rsidRPr="00F67FF7">
        <w:rPr>
          <w:rFonts w:ascii="Times New Roman" w:hAnsi="Times New Roman" w:cs="Times New Roman"/>
          <w:i/>
          <w:iCs/>
          <w:szCs w:val="24"/>
        </w:rPr>
        <w:t>Jurnal Pendidikan Fisika dan Teknologi</w:t>
      </w:r>
      <w:r w:rsidRPr="00F67FF7">
        <w:rPr>
          <w:rFonts w:ascii="Times New Roman" w:hAnsi="Times New Roman" w:cs="Times New Roman"/>
          <w:szCs w:val="24"/>
        </w:rPr>
        <w:t xml:space="preserve"> 1 (2): 118–22.</w:t>
      </w:r>
    </w:p>
    <w:p w14:paraId="0B5C6E66"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Rahman, Mhd Habibu, Rita Kencana, dan S Pd NurFaizah. 2020. </w:t>
      </w:r>
      <w:r w:rsidRPr="00F67FF7">
        <w:rPr>
          <w:rFonts w:ascii="Times New Roman" w:hAnsi="Times New Roman" w:cs="Times New Roman"/>
          <w:i/>
          <w:iCs/>
          <w:szCs w:val="24"/>
        </w:rPr>
        <w:t>Pengembangan Nilai Moral Dan Agama Anak Usia Dini: Panduan Bagi Orang Tua, Guru, Mahasiswa, Dan Praktisi Paud</w:t>
      </w:r>
      <w:r w:rsidRPr="00F67FF7">
        <w:rPr>
          <w:rFonts w:ascii="Times New Roman" w:hAnsi="Times New Roman" w:cs="Times New Roman"/>
          <w:szCs w:val="24"/>
        </w:rPr>
        <w:t>. Edu Publisher.</w:t>
      </w:r>
    </w:p>
    <w:p w14:paraId="7403E81D"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Sari, Popy Puspita, Sumardi Sumardi, dan Sima Mulyadi. 2020. “Pola Asuh Orang Tua Terhadap Perkembangan Emosional Anak Usia Dini.” </w:t>
      </w:r>
      <w:r w:rsidRPr="00F67FF7">
        <w:rPr>
          <w:rFonts w:ascii="Times New Roman" w:hAnsi="Times New Roman" w:cs="Times New Roman"/>
          <w:i/>
          <w:iCs/>
          <w:szCs w:val="24"/>
        </w:rPr>
        <w:t>Jurnal Paud Agapedia</w:t>
      </w:r>
      <w:r w:rsidRPr="00F67FF7">
        <w:rPr>
          <w:rFonts w:ascii="Times New Roman" w:hAnsi="Times New Roman" w:cs="Times New Roman"/>
          <w:szCs w:val="24"/>
        </w:rPr>
        <w:t xml:space="preserve"> 4 (1): 157–70. https://doi.org/10.17509/jpa.v4i1.27206.</w:t>
      </w:r>
    </w:p>
    <w:p w14:paraId="54EC8F0E"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lastRenderedPageBreak/>
        <w:t xml:space="preserve">Sunarty, Kustiah. 2015. </w:t>
      </w:r>
      <w:r w:rsidRPr="00F67FF7">
        <w:rPr>
          <w:rFonts w:ascii="Times New Roman" w:hAnsi="Times New Roman" w:cs="Times New Roman"/>
          <w:i/>
          <w:iCs/>
          <w:szCs w:val="24"/>
        </w:rPr>
        <w:t>Polah Asuh Orang Tua Dan Kemandirian Anak</w:t>
      </w:r>
      <w:r w:rsidRPr="00F67FF7">
        <w:rPr>
          <w:rFonts w:ascii="Times New Roman" w:hAnsi="Times New Roman" w:cs="Times New Roman"/>
          <w:szCs w:val="24"/>
        </w:rPr>
        <w:t>. Disunting oleh Alimuddin Mahmud. Palu, Sulawesi Tengah: Edukasi Mitra Grafika. http://eprints.unm.ac.id/2220/.</w:t>
      </w:r>
    </w:p>
    <w:p w14:paraId="1238E2EE"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Syamsul, Yuliana, Rohmad Widodo, dan Agus Tinus. 2017. “Peranan Pendidikan Kewarganegaraan (PKn) Dalam Pembentukan Moral Peserta Didik.” </w:t>
      </w:r>
      <w:r w:rsidRPr="00F67FF7">
        <w:rPr>
          <w:rFonts w:ascii="Times New Roman" w:hAnsi="Times New Roman" w:cs="Times New Roman"/>
          <w:i/>
          <w:iCs/>
          <w:szCs w:val="24"/>
        </w:rPr>
        <w:t>Jurnal Civic Hukum</w:t>
      </w:r>
      <w:r w:rsidRPr="00F67FF7">
        <w:rPr>
          <w:rFonts w:ascii="Times New Roman" w:hAnsi="Times New Roman" w:cs="Times New Roman"/>
          <w:szCs w:val="24"/>
        </w:rPr>
        <w:t xml:space="preserve"> 2 (1): 36. https://doi.org/10.22219/jch.v2i1.9902.</w:t>
      </w:r>
    </w:p>
    <w:p w14:paraId="2B668BF2" w14:textId="77777777" w:rsidR="00F67FF7" w:rsidRPr="00F67FF7" w:rsidRDefault="00F67FF7" w:rsidP="00F67FF7">
      <w:pPr>
        <w:pStyle w:val="Bibliography"/>
        <w:spacing w:before="120" w:after="120" w:line="240" w:lineRule="auto"/>
        <w:jc w:val="both"/>
        <w:rPr>
          <w:rFonts w:ascii="Times New Roman" w:hAnsi="Times New Roman" w:cs="Times New Roman"/>
          <w:szCs w:val="24"/>
        </w:rPr>
      </w:pPr>
      <w:r w:rsidRPr="00F67FF7">
        <w:rPr>
          <w:rFonts w:ascii="Times New Roman" w:hAnsi="Times New Roman" w:cs="Times New Roman"/>
          <w:szCs w:val="24"/>
        </w:rPr>
        <w:t xml:space="preserve">Yulianingsih, Wiwin, Suhanadji Suhanadji, Rivo Nugroho, dan Mustakim Mustakim. 2020. “Keterlibatan Orangtua dalam Pendampingan Belajar Anak selama Masa Pandemi Covid-19.” </w:t>
      </w:r>
      <w:r w:rsidRPr="00F67FF7">
        <w:rPr>
          <w:rFonts w:ascii="Times New Roman" w:hAnsi="Times New Roman" w:cs="Times New Roman"/>
          <w:i/>
          <w:iCs/>
          <w:szCs w:val="24"/>
        </w:rPr>
        <w:t>Jurnal Obsesi : Jurnal Pendidikan Anak Usia Dini</w:t>
      </w:r>
      <w:r w:rsidRPr="00F67FF7">
        <w:rPr>
          <w:rFonts w:ascii="Times New Roman" w:hAnsi="Times New Roman" w:cs="Times New Roman"/>
          <w:szCs w:val="24"/>
        </w:rPr>
        <w:t xml:space="preserve"> 5 (2): 1138–50. https://doi.org/10.31004/obsesi.v5i2.740.</w:t>
      </w:r>
    </w:p>
    <w:p w14:paraId="18138155" w14:textId="77777777" w:rsidR="00F67FF7" w:rsidRPr="00B64E75" w:rsidRDefault="00F67FF7" w:rsidP="00F67FF7">
      <w:pPr>
        <w:spacing w:before="120" w:after="120" w:line="240" w:lineRule="auto"/>
        <w:ind w:left="567" w:hanging="567"/>
        <w:jc w:val="both"/>
        <w:rPr>
          <w:rFonts w:ascii="Times New Roman" w:hAnsi="Times New Roman" w:cs="Times New Roman"/>
          <w:sz w:val="24"/>
          <w:szCs w:val="24"/>
        </w:rPr>
      </w:pPr>
      <w:r w:rsidRPr="00F67FF7">
        <w:rPr>
          <w:rFonts w:ascii="Times New Roman" w:hAnsi="Times New Roman" w:cs="Times New Roman"/>
          <w:szCs w:val="24"/>
        </w:rPr>
        <w:fldChar w:fldCharType="end"/>
      </w:r>
      <w:bookmarkEnd w:id="0"/>
    </w:p>
    <w:p w14:paraId="63C5E411" w14:textId="058189F1" w:rsidR="00214547" w:rsidRPr="001E6A16" w:rsidRDefault="00214547" w:rsidP="00F67FF7">
      <w:pPr>
        <w:pStyle w:val="Bibliography"/>
        <w:spacing w:after="120" w:line="240" w:lineRule="auto"/>
        <w:ind w:left="567" w:hanging="567"/>
        <w:jc w:val="both"/>
        <w:rPr>
          <w:rFonts w:ascii="Times New Roman" w:hAnsi="Times New Roman" w:cs="Times New Roman"/>
          <w:lang w:val="en-US"/>
        </w:rPr>
      </w:pPr>
    </w:p>
    <w:sectPr w:rsidR="00214547" w:rsidRPr="001E6A16">
      <w:headerReference w:type="default" r:id="rId17"/>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AC0841" w14:textId="77777777" w:rsidR="009225DE" w:rsidRDefault="009225DE">
      <w:pPr>
        <w:spacing w:line="240" w:lineRule="auto"/>
      </w:pPr>
      <w:r>
        <w:separator/>
      </w:r>
    </w:p>
  </w:endnote>
  <w:endnote w:type="continuationSeparator" w:id="0">
    <w:p w14:paraId="108472B2" w14:textId="77777777" w:rsidR="009225DE" w:rsidRDefault="009225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3">
    <w:altName w:val="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sig w:usb0="00000003"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84798" w14:textId="77777777" w:rsidR="00A12160" w:rsidRDefault="00A12160">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50BF60F8" w14:textId="77777777" w:rsidR="00A12160" w:rsidRDefault="00A12160">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14:paraId="58F7E043" w14:textId="77777777" w:rsidR="00A12160" w:rsidRDefault="00A121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73B428" w14:textId="77777777" w:rsidR="009225DE" w:rsidRDefault="009225DE">
      <w:pPr>
        <w:spacing w:after="0" w:line="240" w:lineRule="auto"/>
      </w:pPr>
      <w:r>
        <w:separator/>
      </w:r>
    </w:p>
  </w:footnote>
  <w:footnote w:type="continuationSeparator" w:id="0">
    <w:p w14:paraId="44AA8A98" w14:textId="77777777" w:rsidR="009225DE" w:rsidRDefault="009225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94B1E2" w14:textId="77777777" w:rsidR="00A12160" w:rsidRDefault="00A12160">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2D790D56" w14:textId="77777777" w:rsidR="00A12160" w:rsidRDefault="00A121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CAEDB" w14:textId="3DA4B551" w:rsidR="00A12160" w:rsidRPr="00E32E02" w:rsidRDefault="00A12160" w:rsidP="00E32E02">
    <w:pPr>
      <w:spacing w:after="0" w:line="240" w:lineRule="auto"/>
      <w:ind w:left="284" w:hanging="284"/>
      <w:jc w:val="both"/>
      <w:rPr>
        <w:rFonts w:ascii="Times New Roman" w:hAnsi="Times New Roman" w:cs="Times New Roman"/>
        <w:bCs/>
        <w:szCs w:val="28"/>
      </w:rPr>
    </w:pPr>
    <w:r>
      <w:fldChar w:fldCharType="begin"/>
    </w:r>
    <w:r>
      <w:instrText xml:space="preserve"> PAGE   \* MERGEFORMAT </w:instrText>
    </w:r>
    <w:r>
      <w:fldChar w:fldCharType="separate"/>
    </w:r>
    <w:r w:rsidR="00F67FF7" w:rsidRPr="00F67FF7">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r w:rsidR="00E32E02">
      <w:rPr>
        <w:rFonts w:ascii="Times New Roman" w:hAnsi="Times New Roman" w:cs="Times New Roman"/>
        <w:lang w:eastAsia="id-ID"/>
      </w:rPr>
      <w:t xml:space="preserve">Pola </w:t>
    </w:r>
    <w:r w:rsidR="00E32E02" w:rsidRPr="00CF3D07">
      <w:rPr>
        <w:rFonts w:ascii="Times New Roman" w:hAnsi="Times New Roman" w:cs="Times New Roman"/>
        <w:bCs/>
        <w:szCs w:val="28"/>
      </w:rPr>
      <w:t>Asuh Orang Tua Dalam Pendampingan Belajar Dari Rumah Untuk Menumbuhkan Perkembangan Moral Anak SD Pada Masa Pandemi Covid-19 Di SDN 3 Semende Darat Ulu</w:t>
    </w:r>
    <w:r w:rsidR="00E32E02">
      <w:rPr>
        <w:rFonts w:ascii="Times New Roman" w:hAnsi="Times New Roman" w:cs="Times New Roman"/>
        <w:lang w:eastAsia="id-ID"/>
      </w:rPr>
      <w:t xml:space="preserve"> </w:t>
    </w:r>
    <w:r>
      <w:rPr>
        <w:rFonts w:ascii="Times New Roman" w:hAnsi="Times New Roman" w:cs="Times New Roman"/>
        <w:i/>
        <w:noProof/>
        <w:lang w:val="en-US"/>
      </w:rPr>
      <w:t>–Susi Mahmudah, Farah Fauzia</w:t>
    </w:r>
  </w:p>
  <w:p w14:paraId="156CB305" w14:textId="77777777" w:rsidR="00A12160" w:rsidRDefault="00A1216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14:paraId="061C87C8" w14:textId="77777777" w:rsidR="00A12160" w:rsidRDefault="00A12160">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275DF"/>
    <w:multiLevelType w:val="hybridMultilevel"/>
    <w:tmpl w:val="FF7A70C6"/>
    <w:lvl w:ilvl="0" w:tplc="CE2E69AE">
      <w:start w:val="1"/>
      <w:numFmt w:val="upperLetter"/>
      <w:lvlText w:val="%1."/>
      <w:lvlJc w:val="left"/>
      <w:pPr>
        <w:ind w:left="63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D2409B"/>
    <w:multiLevelType w:val="hybridMultilevel"/>
    <w:tmpl w:val="0988E030"/>
    <w:lvl w:ilvl="0" w:tplc="3DE62D74">
      <w:start w:val="1"/>
      <w:numFmt w:val="decimal"/>
      <w:lvlText w:val="%1."/>
      <w:lvlJc w:val="left"/>
      <w:pPr>
        <w:tabs>
          <w:tab w:val="num" w:pos="720"/>
        </w:tabs>
        <w:ind w:left="720" w:hanging="360"/>
      </w:pPr>
      <w:rPr>
        <w:rFonts w:ascii="Calibri" w:eastAsia="SimSun" w:hAnsi="Calibri" w:cs="Times New Roman"/>
      </w:rPr>
    </w:lvl>
    <w:lvl w:ilvl="1" w:tplc="4D865DE0" w:tentative="1">
      <w:start w:val="1"/>
      <w:numFmt w:val="bullet"/>
      <w:lvlText w:val=""/>
      <w:lvlJc w:val="left"/>
      <w:pPr>
        <w:tabs>
          <w:tab w:val="num" w:pos="1440"/>
        </w:tabs>
        <w:ind w:left="1440" w:hanging="360"/>
      </w:pPr>
      <w:rPr>
        <w:rFonts w:ascii="Wingdings 3" w:hAnsi="Wingdings 3" w:hint="default"/>
      </w:rPr>
    </w:lvl>
    <w:lvl w:ilvl="2" w:tplc="CFE89AA0" w:tentative="1">
      <w:start w:val="1"/>
      <w:numFmt w:val="bullet"/>
      <w:lvlText w:val=""/>
      <w:lvlJc w:val="left"/>
      <w:pPr>
        <w:tabs>
          <w:tab w:val="num" w:pos="2160"/>
        </w:tabs>
        <w:ind w:left="2160" w:hanging="360"/>
      </w:pPr>
      <w:rPr>
        <w:rFonts w:ascii="Wingdings 3" w:hAnsi="Wingdings 3" w:hint="default"/>
      </w:rPr>
    </w:lvl>
    <w:lvl w:ilvl="3" w:tplc="811CA136" w:tentative="1">
      <w:start w:val="1"/>
      <w:numFmt w:val="bullet"/>
      <w:lvlText w:val=""/>
      <w:lvlJc w:val="left"/>
      <w:pPr>
        <w:tabs>
          <w:tab w:val="num" w:pos="2880"/>
        </w:tabs>
        <w:ind w:left="2880" w:hanging="360"/>
      </w:pPr>
      <w:rPr>
        <w:rFonts w:ascii="Wingdings 3" w:hAnsi="Wingdings 3" w:hint="default"/>
      </w:rPr>
    </w:lvl>
    <w:lvl w:ilvl="4" w:tplc="3A74EA66" w:tentative="1">
      <w:start w:val="1"/>
      <w:numFmt w:val="bullet"/>
      <w:lvlText w:val=""/>
      <w:lvlJc w:val="left"/>
      <w:pPr>
        <w:tabs>
          <w:tab w:val="num" w:pos="3600"/>
        </w:tabs>
        <w:ind w:left="3600" w:hanging="360"/>
      </w:pPr>
      <w:rPr>
        <w:rFonts w:ascii="Wingdings 3" w:hAnsi="Wingdings 3" w:hint="default"/>
      </w:rPr>
    </w:lvl>
    <w:lvl w:ilvl="5" w:tplc="0FD0FD54" w:tentative="1">
      <w:start w:val="1"/>
      <w:numFmt w:val="bullet"/>
      <w:lvlText w:val=""/>
      <w:lvlJc w:val="left"/>
      <w:pPr>
        <w:tabs>
          <w:tab w:val="num" w:pos="4320"/>
        </w:tabs>
        <w:ind w:left="4320" w:hanging="360"/>
      </w:pPr>
      <w:rPr>
        <w:rFonts w:ascii="Wingdings 3" w:hAnsi="Wingdings 3" w:hint="default"/>
      </w:rPr>
    </w:lvl>
    <w:lvl w:ilvl="6" w:tplc="342255D4" w:tentative="1">
      <w:start w:val="1"/>
      <w:numFmt w:val="bullet"/>
      <w:lvlText w:val=""/>
      <w:lvlJc w:val="left"/>
      <w:pPr>
        <w:tabs>
          <w:tab w:val="num" w:pos="5040"/>
        </w:tabs>
        <w:ind w:left="5040" w:hanging="360"/>
      </w:pPr>
      <w:rPr>
        <w:rFonts w:ascii="Wingdings 3" w:hAnsi="Wingdings 3" w:hint="default"/>
      </w:rPr>
    </w:lvl>
    <w:lvl w:ilvl="7" w:tplc="36384DDC" w:tentative="1">
      <w:start w:val="1"/>
      <w:numFmt w:val="bullet"/>
      <w:lvlText w:val=""/>
      <w:lvlJc w:val="left"/>
      <w:pPr>
        <w:tabs>
          <w:tab w:val="num" w:pos="5760"/>
        </w:tabs>
        <w:ind w:left="5760" w:hanging="360"/>
      </w:pPr>
      <w:rPr>
        <w:rFonts w:ascii="Wingdings 3" w:hAnsi="Wingdings 3" w:hint="default"/>
      </w:rPr>
    </w:lvl>
    <w:lvl w:ilvl="8" w:tplc="6864427A" w:tentative="1">
      <w:start w:val="1"/>
      <w:numFmt w:val="bullet"/>
      <w:lvlText w:val=""/>
      <w:lvlJc w:val="left"/>
      <w:pPr>
        <w:tabs>
          <w:tab w:val="num" w:pos="6480"/>
        </w:tabs>
        <w:ind w:left="6480" w:hanging="360"/>
      </w:pPr>
      <w:rPr>
        <w:rFonts w:ascii="Wingdings 3" w:hAnsi="Wingdings 3" w:hint="default"/>
      </w:rPr>
    </w:lvl>
  </w:abstractNum>
  <w:abstractNum w:abstractNumId="2">
    <w:nsid w:val="0A7A0BC6"/>
    <w:multiLevelType w:val="hybridMultilevel"/>
    <w:tmpl w:val="9CC47286"/>
    <w:lvl w:ilvl="0" w:tplc="258E316E">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3">
    <w:nsid w:val="1595185C"/>
    <w:multiLevelType w:val="hybridMultilevel"/>
    <w:tmpl w:val="E6141982"/>
    <w:lvl w:ilvl="0" w:tplc="9530D862">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4">
    <w:nsid w:val="20911AEB"/>
    <w:multiLevelType w:val="hybridMultilevel"/>
    <w:tmpl w:val="95E4EC22"/>
    <w:lvl w:ilvl="0" w:tplc="C944BD4C">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5">
    <w:nsid w:val="2A7F0E69"/>
    <w:multiLevelType w:val="hybridMultilevel"/>
    <w:tmpl w:val="438220D4"/>
    <w:lvl w:ilvl="0" w:tplc="B99AEEB8">
      <w:start w:val="1"/>
      <w:numFmt w:val="decimal"/>
      <w:lvlText w:val="%1."/>
      <w:lvlJc w:val="left"/>
      <w:pPr>
        <w:ind w:left="1211" w:hanging="360"/>
      </w:pPr>
      <w:rPr>
        <w:rFonts w:ascii="Times New Roman" w:eastAsia="SimSun"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7">
    <w:nsid w:val="39496234"/>
    <w:multiLevelType w:val="hybridMultilevel"/>
    <w:tmpl w:val="C21647A4"/>
    <w:lvl w:ilvl="0" w:tplc="D1CE60EA">
      <w:start w:val="1"/>
      <w:numFmt w:val="decimal"/>
      <w:lvlText w:val="%1."/>
      <w:lvlJc w:val="left"/>
      <w:pPr>
        <w:ind w:left="1287" w:hanging="360"/>
      </w:pPr>
      <w:rPr>
        <w:rFonts w:cs="Times New Roman" w:hint="default"/>
        <w:b w:val="0"/>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8">
    <w:nsid w:val="3E574287"/>
    <w:multiLevelType w:val="hybridMultilevel"/>
    <w:tmpl w:val="4BB01690"/>
    <w:lvl w:ilvl="0" w:tplc="F3CEAF7A">
      <w:start w:val="1"/>
      <w:numFmt w:val="decimal"/>
      <w:lvlText w:val="%1."/>
      <w:lvlJc w:val="left"/>
      <w:pPr>
        <w:ind w:left="927" w:hanging="360"/>
      </w:pPr>
      <w:rPr>
        <w:rFonts w:cs="Times New Roman" w:hint="default"/>
        <w:b w:val="0"/>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9">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0">
    <w:nsid w:val="53B62A46"/>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1">
    <w:nsid w:val="63D539A9"/>
    <w:multiLevelType w:val="hybridMultilevel"/>
    <w:tmpl w:val="E9A8797A"/>
    <w:lvl w:ilvl="0" w:tplc="ACC45AC8">
      <w:start w:val="1"/>
      <w:numFmt w:val="decimal"/>
      <w:lvlText w:val="%1."/>
      <w:lvlJc w:val="left"/>
      <w:pPr>
        <w:ind w:left="1211" w:hanging="360"/>
      </w:pPr>
      <w:rPr>
        <w:rFonts w:ascii="Times New Roman" w:eastAsia="SimSun"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nsid w:val="6EBC712F"/>
    <w:multiLevelType w:val="hybridMultilevel"/>
    <w:tmpl w:val="CF2C890C"/>
    <w:lvl w:ilvl="0" w:tplc="16644A92">
      <w:start w:val="1"/>
      <w:numFmt w:val="decimal"/>
      <w:lvlText w:val="%1."/>
      <w:lvlJc w:val="left"/>
      <w:pPr>
        <w:ind w:left="1211" w:hanging="360"/>
      </w:pPr>
      <w:rPr>
        <w:rFonts w:ascii="Times New Roman" w:eastAsia="SimSun"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nsid w:val="75B45EE5"/>
    <w:multiLevelType w:val="hybridMultilevel"/>
    <w:tmpl w:val="C0D40864"/>
    <w:lvl w:ilvl="0" w:tplc="50F67546">
      <w:start w:val="1"/>
      <w:numFmt w:val="decimal"/>
      <w:lvlText w:val="%1."/>
      <w:lvlJc w:val="left"/>
      <w:pPr>
        <w:tabs>
          <w:tab w:val="num" w:pos="720"/>
        </w:tabs>
        <w:ind w:left="720" w:hanging="360"/>
      </w:pPr>
      <w:rPr>
        <w:rFonts w:cs="Times New Roman"/>
      </w:rPr>
    </w:lvl>
    <w:lvl w:ilvl="1" w:tplc="A3C8D600" w:tentative="1">
      <w:start w:val="1"/>
      <w:numFmt w:val="decimal"/>
      <w:lvlText w:val="%2."/>
      <w:lvlJc w:val="left"/>
      <w:pPr>
        <w:tabs>
          <w:tab w:val="num" w:pos="1440"/>
        </w:tabs>
        <w:ind w:left="1440" w:hanging="360"/>
      </w:pPr>
      <w:rPr>
        <w:rFonts w:cs="Times New Roman"/>
      </w:rPr>
    </w:lvl>
    <w:lvl w:ilvl="2" w:tplc="7D62A6EA" w:tentative="1">
      <w:start w:val="1"/>
      <w:numFmt w:val="decimal"/>
      <w:lvlText w:val="%3."/>
      <w:lvlJc w:val="left"/>
      <w:pPr>
        <w:tabs>
          <w:tab w:val="num" w:pos="2160"/>
        </w:tabs>
        <w:ind w:left="2160" w:hanging="360"/>
      </w:pPr>
      <w:rPr>
        <w:rFonts w:cs="Times New Roman"/>
      </w:rPr>
    </w:lvl>
    <w:lvl w:ilvl="3" w:tplc="E6C22820" w:tentative="1">
      <w:start w:val="1"/>
      <w:numFmt w:val="decimal"/>
      <w:lvlText w:val="%4."/>
      <w:lvlJc w:val="left"/>
      <w:pPr>
        <w:tabs>
          <w:tab w:val="num" w:pos="2880"/>
        </w:tabs>
        <w:ind w:left="2880" w:hanging="360"/>
      </w:pPr>
      <w:rPr>
        <w:rFonts w:cs="Times New Roman"/>
      </w:rPr>
    </w:lvl>
    <w:lvl w:ilvl="4" w:tplc="B21A1378" w:tentative="1">
      <w:start w:val="1"/>
      <w:numFmt w:val="decimal"/>
      <w:lvlText w:val="%5."/>
      <w:lvlJc w:val="left"/>
      <w:pPr>
        <w:tabs>
          <w:tab w:val="num" w:pos="3600"/>
        </w:tabs>
        <w:ind w:left="3600" w:hanging="360"/>
      </w:pPr>
      <w:rPr>
        <w:rFonts w:cs="Times New Roman"/>
      </w:rPr>
    </w:lvl>
    <w:lvl w:ilvl="5" w:tplc="4BCC4196" w:tentative="1">
      <w:start w:val="1"/>
      <w:numFmt w:val="decimal"/>
      <w:lvlText w:val="%6."/>
      <w:lvlJc w:val="left"/>
      <w:pPr>
        <w:tabs>
          <w:tab w:val="num" w:pos="4320"/>
        </w:tabs>
        <w:ind w:left="4320" w:hanging="360"/>
      </w:pPr>
      <w:rPr>
        <w:rFonts w:cs="Times New Roman"/>
      </w:rPr>
    </w:lvl>
    <w:lvl w:ilvl="6" w:tplc="9F3C57E2" w:tentative="1">
      <w:start w:val="1"/>
      <w:numFmt w:val="decimal"/>
      <w:lvlText w:val="%7."/>
      <w:lvlJc w:val="left"/>
      <w:pPr>
        <w:tabs>
          <w:tab w:val="num" w:pos="5040"/>
        </w:tabs>
        <w:ind w:left="5040" w:hanging="360"/>
      </w:pPr>
      <w:rPr>
        <w:rFonts w:cs="Times New Roman"/>
      </w:rPr>
    </w:lvl>
    <w:lvl w:ilvl="7" w:tplc="FE383CD8" w:tentative="1">
      <w:start w:val="1"/>
      <w:numFmt w:val="decimal"/>
      <w:lvlText w:val="%8."/>
      <w:lvlJc w:val="left"/>
      <w:pPr>
        <w:tabs>
          <w:tab w:val="num" w:pos="5760"/>
        </w:tabs>
        <w:ind w:left="5760" w:hanging="360"/>
      </w:pPr>
      <w:rPr>
        <w:rFonts w:cs="Times New Roman"/>
      </w:rPr>
    </w:lvl>
    <w:lvl w:ilvl="8" w:tplc="9F4A8196" w:tentative="1">
      <w:start w:val="1"/>
      <w:numFmt w:val="decimal"/>
      <w:lvlText w:val="%9."/>
      <w:lvlJc w:val="left"/>
      <w:pPr>
        <w:tabs>
          <w:tab w:val="num" w:pos="6480"/>
        </w:tabs>
        <w:ind w:left="6480" w:hanging="360"/>
      </w:pPr>
      <w:rPr>
        <w:rFonts w:cs="Times New Roman"/>
      </w:rPr>
    </w:lvl>
  </w:abstractNum>
  <w:num w:numId="1">
    <w:abstractNumId w:val="9"/>
  </w:num>
  <w:num w:numId="2">
    <w:abstractNumId w:val="6"/>
  </w:num>
  <w:num w:numId="3">
    <w:abstractNumId w:val="2"/>
  </w:num>
  <w:num w:numId="4">
    <w:abstractNumId w:val="8"/>
  </w:num>
  <w:num w:numId="5">
    <w:abstractNumId w:val="7"/>
  </w:num>
  <w:num w:numId="6">
    <w:abstractNumId w:val="4"/>
  </w:num>
  <w:num w:numId="7">
    <w:abstractNumId w:val="3"/>
  </w:num>
  <w:num w:numId="8">
    <w:abstractNumId w:val="13"/>
  </w:num>
  <w:num w:numId="9">
    <w:abstractNumId w:val="1"/>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2"/>
  </w:num>
  <w:num w:numId="13">
    <w:abstractNumId w:val="1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041A5"/>
    <w:rsid w:val="000165B3"/>
    <w:rsid w:val="000D4820"/>
    <w:rsid w:val="000E25AF"/>
    <w:rsid w:val="001028D0"/>
    <w:rsid w:val="001455F8"/>
    <w:rsid w:val="00185FE5"/>
    <w:rsid w:val="001E6A16"/>
    <w:rsid w:val="001F7376"/>
    <w:rsid w:val="00213D49"/>
    <w:rsid w:val="00214547"/>
    <w:rsid w:val="00246282"/>
    <w:rsid w:val="003356E1"/>
    <w:rsid w:val="0034023B"/>
    <w:rsid w:val="0036233A"/>
    <w:rsid w:val="00374B54"/>
    <w:rsid w:val="0039487D"/>
    <w:rsid w:val="003E69A1"/>
    <w:rsid w:val="00441B6F"/>
    <w:rsid w:val="00474544"/>
    <w:rsid w:val="00496319"/>
    <w:rsid w:val="004C17EC"/>
    <w:rsid w:val="004C7DC2"/>
    <w:rsid w:val="00505C7B"/>
    <w:rsid w:val="00534C04"/>
    <w:rsid w:val="00535E29"/>
    <w:rsid w:val="00584E62"/>
    <w:rsid w:val="006605ED"/>
    <w:rsid w:val="00663BE0"/>
    <w:rsid w:val="006C2344"/>
    <w:rsid w:val="006D6546"/>
    <w:rsid w:val="006E460E"/>
    <w:rsid w:val="006F71A7"/>
    <w:rsid w:val="007C52E9"/>
    <w:rsid w:val="008261D6"/>
    <w:rsid w:val="008D38B6"/>
    <w:rsid w:val="008E0043"/>
    <w:rsid w:val="00913E6A"/>
    <w:rsid w:val="009225DE"/>
    <w:rsid w:val="009256B1"/>
    <w:rsid w:val="0096414A"/>
    <w:rsid w:val="00A12160"/>
    <w:rsid w:val="00A61FAD"/>
    <w:rsid w:val="00BA2AF0"/>
    <w:rsid w:val="00BC40AA"/>
    <w:rsid w:val="00C9330F"/>
    <w:rsid w:val="00CF3491"/>
    <w:rsid w:val="00D75A88"/>
    <w:rsid w:val="00DA5600"/>
    <w:rsid w:val="00E32E02"/>
    <w:rsid w:val="00E51F5E"/>
    <w:rsid w:val="00F1332C"/>
    <w:rsid w:val="00F31E23"/>
    <w:rsid w:val="00F67FF7"/>
    <w:rsid w:val="00FE1FBB"/>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4B963CE"/>
  <w15:docId w15:val="{958D2652-16F6-4C54-9B06-493242C37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455F8"/>
    <w:rPr>
      <w:rFonts w:cs="Times New Roman"/>
      <w:color w:val="0563C1" w:themeColor="hyperlink"/>
      <w:u w:val="single"/>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6F71A7"/>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6F71A7"/>
    <w:rPr>
      <w:rFonts w:ascii="Times New Roman" w:eastAsia="SimSun" w:hAnsi="Times New Roman" w:cs="Times New Roman"/>
      <w:sz w:val="24"/>
      <w:szCs w:val="24"/>
      <w:lang w:val="en-AU" w:eastAsia="zh-CN"/>
    </w:rPr>
  </w:style>
  <w:style w:type="table" w:styleId="TableGrid">
    <w:name w:val="Table Grid"/>
    <w:basedOn w:val="TableNormal"/>
    <w:uiPriority w:val="59"/>
    <w:qFormat/>
    <w:rsid w:val="006F71A7"/>
    <w:rPr>
      <w:rFonts w:eastAsia="Times New Roman" w:cs="Times New Roman"/>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F71A7"/>
    <w:pPr>
      <w:spacing w:after="0" w:line="480" w:lineRule="auto"/>
      <w:ind w:left="720" w:hanging="720"/>
    </w:pPr>
  </w:style>
  <w:style w:type="paragraph" w:customStyle="1" w:styleId="IEEEParagraph">
    <w:name w:val="IEEE Paragraph"/>
    <w:basedOn w:val="Normal"/>
    <w:link w:val="IEEEParagraphChar"/>
    <w:rsid w:val="006F71A7"/>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locked/>
    <w:rsid w:val="006F71A7"/>
    <w:rPr>
      <w:rFonts w:ascii="Times New Roman" w:eastAsia="SimSun" w:hAnsi="Times New Roman" w:cs="Times New Roman"/>
      <w:sz w:val="24"/>
      <w:szCs w:val="24"/>
      <w:lang w:val="en-AU" w:eastAsia="zh-CN"/>
    </w:rPr>
  </w:style>
  <w:style w:type="character" w:styleId="CommentReference">
    <w:name w:val="annotation reference"/>
    <w:basedOn w:val="DefaultParagraphFont"/>
    <w:uiPriority w:val="99"/>
    <w:unhideWhenUsed/>
    <w:qFormat/>
    <w:rsid w:val="000D4820"/>
    <w:rPr>
      <w:sz w:val="16"/>
      <w:szCs w:val="16"/>
    </w:rPr>
  </w:style>
  <w:style w:type="paragraph" w:styleId="CommentText">
    <w:name w:val="annotation text"/>
    <w:basedOn w:val="Normal"/>
    <w:link w:val="CommentTextChar"/>
    <w:uiPriority w:val="99"/>
    <w:unhideWhenUsed/>
    <w:qFormat/>
    <w:rsid w:val="000D4820"/>
    <w:pPr>
      <w:spacing w:line="240" w:lineRule="auto"/>
    </w:pPr>
    <w:rPr>
      <w:sz w:val="20"/>
      <w:szCs w:val="20"/>
    </w:rPr>
  </w:style>
  <w:style w:type="character" w:customStyle="1" w:styleId="CommentTextChar">
    <w:name w:val="Comment Text Char"/>
    <w:basedOn w:val="DefaultParagraphFont"/>
    <w:link w:val="CommentText"/>
    <w:uiPriority w:val="99"/>
    <w:rsid w:val="000D4820"/>
    <w:rPr>
      <w:rFonts w:ascii="Calibri" w:eastAsia="Times New Roman" w:hAnsi="Calibri" w:cs="Arial"/>
      <w:lang w:eastAsia="en-US"/>
    </w:rPr>
  </w:style>
  <w:style w:type="paragraph" w:styleId="CommentSubject">
    <w:name w:val="annotation subject"/>
    <w:basedOn w:val="CommentText"/>
    <w:next w:val="CommentText"/>
    <w:link w:val="CommentSubjectChar"/>
    <w:uiPriority w:val="99"/>
    <w:semiHidden/>
    <w:unhideWhenUsed/>
    <w:rsid w:val="000D4820"/>
    <w:rPr>
      <w:b/>
      <w:bCs/>
    </w:rPr>
  </w:style>
  <w:style w:type="character" w:customStyle="1" w:styleId="CommentSubjectChar">
    <w:name w:val="Comment Subject Char"/>
    <w:basedOn w:val="CommentTextChar"/>
    <w:link w:val="CommentSubject"/>
    <w:uiPriority w:val="99"/>
    <w:semiHidden/>
    <w:rsid w:val="000D4820"/>
    <w:rPr>
      <w:rFonts w:ascii="Calibri" w:eastAsia="Times New Roman" w:hAnsi="Calibri" w:cs="Arial"/>
      <w:b/>
      <w:bCs/>
      <w:lang w:eastAsia="en-US"/>
    </w:rPr>
  </w:style>
  <w:style w:type="paragraph" w:styleId="BalloonText">
    <w:name w:val="Balloon Text"/>
    <w:basedOn w:val="Normal"/>
    <w:link w:val="BalloonTextChar"/>
    <w:uiPriority w:val="99"/>
    <w:semiHidden/>
    <w:unhideWhenUsed/>
    <w:rsid w:val="000D48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820"/>
    <w:rPr>
      <w:rFonts w:ascii="Segoe UI" w:eastAsia="Times New Roman" w:hAnsi="Segoe UI" w:cs="Segoe UI"/>
      <w:sz w:val="18"/>
      <w:szCs w:val="18"/>
      <w:lang w:eastAsia="en-US"/>
    </w:rPr>
  </w:style>
  <w:style w:type="paragraph" w:styleId="HTMLPreformatted">
    <w:name w:val="HTML Preformatted"/>
    <w:basedOn w:val="Normal"/>
    <w:link w:val="HTMLPreformattedChar"/>
    <w:uiPriority w:val="99"/>
    <w:semiHidden/>
    <w:unhideWhenUsed/>
    <w:rsid w:val="00534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34C04"/>
    <w:rPr>
      <w:rFonts w:ascii="Courier New" w:eastAsia="Times New Roman" w:hAnsi="Courier New" w:cs="Courier New"/>
    </w:rPr>
  </w:style>
  <w:style w:type="character" w:customStyle="1" w:styleId="y2iqfc">
    <w:name w:val="y2iqfc"/>
    <w:basedOn w:val="DefaultParagraphFont"/>
    <w:rsid w:val="00534C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415428">
      <w:bodyDiv w:val="1"/>
      <w:marLeft w:val="0"/>
      <w:marRight w:val="0"/>
      <w:marTop w:val="0"/>
      <w:marBottom w:val="0"/>
      <w:divBdr>
        <w:top w:val="none" w:sz="0" w:space="0" w:color="auto"/>
        <w:left w:val="none" w:sz="0" w:space="0" w:color="auto"/>
        <w:bottom w:val="none" w:sz="0" w:space="0" w:color="auto"/>
        <w:right w:val="none" w:sz="0" w:space="0" w:color="auto"/>
      </w:divBdr>
    </w:div>
    <w:div w:id="12158469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usimahmudah3@gmail.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ffauzia25@gmail.co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simahmudah3@gmail.com1"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ffauzia25@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Version="">
  <b:Source>
    <b:Tag>Muh18</b:Tag>
    <b:SourceType>Book</b:SourceType>
    <b:Guid>{9A9BD526-75CB-496A-9E58-B1E17123023E}</b:Guid>
    <b:Author>
      <b:Author>
        <b:NameList>
          <b:Person>
            <b:Last>Anwar</b:Last>
            <b:First>Muhammad</b:First>
          </b:Person>
        </b:NameList>
      </b:Author>
    </b:Author>
    <b:Title>Menjadi Guru Profesional</b:Title>
    <b:Year>2018</b:Year>
    <b:City>Jakarta</b:City>
    <b:Publisher>Prenamedia Group</b:Publisher>
    <b:RefOrder>2</b:RefOrder>
  </b:Source>
  <b:Source>
    <b:Tag>Lef14</b:Tag>
    <b:SourceType>Book</b:SourceType>
    <b:Guid>{F73DC238-E0F8-4457-8865-63A00EA9370F}</b:Guid>
    <b:Author>
      <b:Author>
        <b:NameList>
          <b:Person>
            <b:Last>Lefudin</b:Last>
          </b:Person>
        </b:NameList>
      </b:Author>
    </b:Author>
    <b:Title>Belajar Pembelajaran</b:Title>
    <b:Year>2014</b:Year>
    <b:City>Yogyakarta</b:City>
    <b:Publisher>CV Budi Utama</b:Publisher>
    <b:RefOrder>3</b:RefOrder>
  </b:Source>
  <b:Source>
    <b:Tag>Jum17</b:Tag>
    <b:SourceType>Book</b:SourceType>
    <b:Guid>{BAEFBE17-2E47-4CDE-861C-5663FA6F2157}</b:Guid>
    <b:Author>
      <b:Author>
        <b:NameList>
          <b:Person>
            <b:Last>Jumadi</b:Last>
          </b:Person>
        </b:NameList>
      </b:Author>
    </b:Author>
    <b:Title>Model-model Pembelajaran Kelompok Sistem Perilaku</b:Title>
    <b:Year>2017</b:Year>
    <b:City>Yogyakarta</b:City>
    <b:Publisher>Universitas Negeri Yogyakarta</b:Publisher>
    <b:RefOrder>4</b:RefOrder>
  </b:Source>
  <b:Source>
    <b:Tag>Nanng</b:Tag>
    <b:SourceType>Book</b:SourceType>
    <b:Guid>{6ECF8754-AA1A-45C3-961C-F33E09F0A551}</b:Guid>
    <b:Author>
      <b:Author>
        <b:NameList>
          <b:Person>
            <b:Last>Rivai</b:Last>
            <b:First>Nana</b:First>
            <b:Middle>Sudjana. Ahmad</b:Middle>
          </b:Person>
        </b:NameList>
      </b:Author>
    </b:Author>
    <b:Title>Media Pengajaran</b:Title>
    <b:Year>Bandung</b:Year>
    <b:City>2011</b:City>
    <b:Publisher>Sinar Baru Algensindo</b:Publisher>
    <b:RefOrder>5</b:RefOrder>
  </b:Source>
  <b:Source>
    <b:Tag>Ten18</b:Tag>
    <b:SourceType>JournalArticle</b:SourceType>
    <b:Guid>{7D34481E-B755-4FA0-AA10-D5D59BFC731C}</b:Guid>
    <b:Title>Pengembangan Media Pembelajara untuk Meningkatkan Hasil Belajar Siswa</b:Title>
    <b:Year>2018</b:Year>
    <b:Author>
      <b:Author>
        <b:NameList>
          <b:Person>
            <b:Last>Nurrita</b:Last>
            <b:First>Teni</b:First>
          </b:Person>
        </b:NameList>
      </b:Author>
    </b:Author>
    <b:JournalName>Jurnal Misykat</b:JournalName>
    <b:RefOrder>6</b:RefOrder>
  </b:Source>
  <b:Source xmlns:b="http://schemas.openxmlformats.org/officeDocument/2006/bibliography">
    <b:Tag>Put18</b:Tag>
    <b:SourceType>JournalArticle</b:SourceType>
    <b:Guid>{5B0BA271-D06C-4C55-9B3B-263C18EE8DEF}</b:Guid>
    <b:Title>Penerapan Inquiry Menggunakan Google Form Terhadap Hasil Belajar Simulasi dan Komunkasi Digital</b:Title>
    <b:Year>2019</b:Year>
    <b:Author>
      <b:Author>
        <b:NameList>
          <b:Person>
            <b:Last>Popi Radyuli</b:Last>
            <b:First>Rini</b:First>
            <b:Middle>Sefriadi dan Nurul Qomariah</b:Middle>
          </b:Person>
        </b:NameList>
      </b:Author>
    </b:Author>
    <b:JournalName>Jurnal Ilmu Pendidikan</b:JournalName>
    <b:RefOrder>7</b:RefOrder>
  </b:Source>
  <b:Source>
    <b:Tag>Ask17</b:Tag>
    <b:SourceType>JournalArticle</b:SourceType>
    <b:Guid>{D1F9B52E-E9EF-45F5-A3C9-DF82E8080207}</b:Guid>
    <b:Author>
      <b:Author>
        <b:NameList>
          <b:Person>
            <b:Last>Kirom</b:Last>
            <b:First>Askhabul</b:First>
          </b:Person>
        </b:NameList>
      </b:Author>
    </b:Author>
    <b:Title>Peran Guru dan Peserta Didik dalam Proses Pembelajaran Berbasis Multikultural</b:Title>
    <b:JournalName>Jurnal al-Murabbi</b:JournalName>
    <b:Year>2017</b:Year>
    <b:RefOrder>8</b:RefOrder>
  </b:Source>
  <b:Source>
    <b:Tag>Mar21</b:Tag>
    <b:SourceType>JournalArticle</b:SourceType>
    <b:Guid>{F8199BC2-F963-4BCC-A98E-09E8C6407E72}</b:Guid>
    <b:Author>
      <b:Author>
        <b:NameList>
          <b:Person>
            <b:Last>Marsel Nande</b:Last>
            <b:First>Yosep</b:First>
            <b:Middle>Moan Banda, Yoventa Mbaru</b:Middle>
          </b:Person>
        </b:NameList>
      </b:Author>
    </b:Author>
    <b:Title>Penerapan Hasil Belajar Mata Pelajaran Ekonomi dengan Model Pembelajaran Cooperative Script</b:Title>
    <b:JournalName>Jurnal Ilmu Pendidikan</b:JournalName>
    <b:Year>2021</b:Year>
    <b:RefOrder>9</b:RefOrder>
  </b:Source>
  <b:Source>
    <b:Tag>Tau18</b:Tag>
    <b:SourceType>Book</b:SourceType>
    <b:Guid>{6B8E32FB-C896-42D8-8D19-348FE0E0722A}</b:Guid>
    <b:Title>Aplikasi Model-Model Pembelajaran</b:Title>
    <b:Year>2018</b:Year>
    <b:Author>
      <b:Author>
        <b:NameList>
          <b:Person>
            <b:Last>Rahman</b:Last>
            <b:First>Taufiqur</b:First>
          </b:Person>
        </b:NameList>
      </b:Author>
    </b:Author>
    <b:City>Semarang</b:City>
    <b:Publisher>CV Pilar Nusantara</b:Publisher>
    <b:RefOrder>10</b:RefOrder>
  </b:Source>
  <b:Source>
    <b:Tag>Kus18</b:Tag>
    <b:SourceType>Book</b:SourceType>
    <b:Guid>{A2EB14E8-154A-4AF9-8246-285357FA7BC6}</b:Guid>
    <b:Author>
      <b:Author>
        <b:NameList>
          <b:Person>
            <b:Last>Kusnadi</b:Last>
          </b:Person>
        </b:NameList>
      </b:Author>
    </b:Author>
    <b:Title>Metode Pembelajaran Kolaboratif</b:Title>
    <b:Year>2018</b:Year>
    <b:City>Tasikmalaya</b:City>
    <b:Publisher>Edu Publisher</b:Publisher>
    <b:RefOrder>11</b:RefOrder>
  </b:Source>
  <b:Source>
    <b:Tag>Shi20</b:Tag>
    <b:SourceType>Book</b:SourceType>
    <b:Guid>{25CC61E2-3B64-48DD-AB17-2EA1204B181B}</b:Guid>
    <b:Author>
      <b:Author>
        <b:NameList>
          <b:Person>
            <b:Last>Octavia</b:Last>
            <b:First>Shilphy</b:First>
          </b:Person>
        </b:NameList>
      </b:Author>
    </b:Author>
    <b:Title>Model-Model Pembelajaran</b:Title>
    <b:Year>2020</b:Year>
    <b:City>Yogyakarta</b:City>
    <b:Publisher>CV Budi Utama</b:Publisher>
    <b:RefOrder>12</b:RefOrder>
  </b:Source>
  <b:Source>
    <b:Tag>Amo17</b:Tag>
    <b:SourceType>Book</b:SourceType>
    <b:Guid>{3D8AADF4-C39D-4BE9-AE15-2F0D68F227E5}</b:Guid>
    <b:Author>
      <b:Author>
        <b:NameList>
          <b:Person>
            <b:Last>Amos Neolaka</b:Last>
            <b:First>Grace</b:First>
            <b:Middle>Amialia Neolaka</b:Middle>
          </b:Person>
        </b:NameList>
      </b:Author>
    </b:Author>
    <b:Title>Landasan Pendidikan</b:Title>
    <b:Year>2017</b:Year>
    <b:City>Depok</b:City>
    <b:Publisher>Kencana</b:Publisher>
    <b:RefOrder>13</b:RefOrder>
  </b:Source>
  <b:Source>
    <b:Tag>Dew19</b:Tag>
    <b:SourceType>Book</b:SourceType>
    <b:Guid>{0C848CF5-9F41-4BBF-92E9-221C65CE3D86}</b:Guid>
    <b:Author>
      <b:Author>
        <b:NameList>
          <b:Person>
            <b:Last>Setyowati</b:Last>
            <b:First>Dewi</b:First>
            <b:Middle>Liesnoor</b:Middle>
          </b:Person>
        </b:NameList>
      </b:Author>
    </b:Author>
    <b:Title>Pendidikan Kebencanaan</b:Title>
    <b:Year>2019</b:Year>
    <b:City>Semarang</b:City>
    <b:Publisher>Universitas Negeri Semarang</b:Publisher>
    <b:RefOrder>14</b:RefOrder>
  </b:Source>
  <b:Source>
    <b:Tag>Fie18</b:Tag>
    <b:SourceType>JournalArticle</b:SourceType>
    <b:Guid>{9F67A1F5-CAE5-4AC1-8B2F-CA8B78659A9F}</b:Guid>
    <b:Title>Mitigasi Bencana Pada Sektor Pendidikan Formal</b:Title>
    <b:Year>2018</b:Year>
    <b:Author>
      <b:Author>
        <b:NameList>
          <b:Person>
            <b:Last>Arifa</b:Last>
            <b:First>Fieka</b:First>
            <b:Middle>Nurul</b:Middle>
          </b:Person>
        </b:NameList>
      </b:Author>
    </b:Author>
    <b:JournalName>Jurnal Kesejahteraan Sosial</b:JournalName>
    <b:RefOrder>15</b:RefOrder>
  </b:Source>
  <b:Source>
    <b:Tag>Fir17</b:Tag>
    <b:SourceType>JournalArticle</b:SourceType>
    <b:Guid>{09E9FE4D-1C2E-47D1-8A23-F9250239698B}</b:Guid>
    <b:Author>
      <b:Author>
        <b:NameList>
          <b:Person>
            <b:Last>Firdaus Setyanugraha</b:Last>
            <b:First>Denny</b:First>
            <b:Middle>Indrayana Setyadi</b:Middle>
          </b:Person>
        </b:NameList>
      </b:Author>
    </b:Author>
    <b:Title>Perancangan Board Game Sebagai Media belajar mengajar Mitigasi Kebakaran Untuk Anak SD Usia 8-12 Tahun Di Surabaya</b:Title>
    <b:JournalName>Jurnal Sains Dan Seni</b:JournalName>
    <b:Year>2017</b:Year>
    <b:RefOrder>16</b:RefOrder>
  </b:Source>
  <b:Source>
    <b:Tag>Ben17</b:Tag>
    <b:SourceType>Book</b:SourceType>
    <b:Guid>{AAF36B00-B124-49B8-8CA4-6AD30E948E76}</b:Guid>
    <b:Author>
      <b:Author>
        <b:NameList>
          <b:Person>
            <b:Last>Bencana</b:Last>
            <b:First>Badan</b:First>
            <b:Middle>Nasional Penanggulangan</b:Middle>
          </b:Person>
        </b:NameList>
      </b:Author>
    </b:Author>
    <b:Title>Tanggap Tangkas  Tangguh Menghadapi Bencana</b:Title>
    <b:Year>2017</b:Year>
    <b:City>Jakarta Timur</b:City>
    <b:Publisher>Pusat Data Informasi Humas BNPB</b:Publisher>
    <b:RefOrder>17</b:RefOrder>
  </b:Source>
  <b:Source>
    <b:Tag>Dwi21</b:Tag>
    <b:SourceType>JournalArticle</b:SourceType>
    <b:Guid>{E9DA8FF5-C948-47BB-AE71-F743DFCE841A}</b:Guid>
    <b:Author>
      <b:Author>
        <b:NameList>
          <b:Person>
            <b:Last>Sari</b:Last>
            <b:First>Dwina</b:First>
            <b:Middle>Permata</b:Middle>
          </b:Person>
        </b:NameList>
      </b:Author>
    </b:Author>
    <b:Title>Peningkatakan Hasil Belajar Matematika Siswa Kelas VI Melalui Penerapan Media Video Animasi</b:Title>
    <b:JournalName>Jurnal Inovasi Pendidikan Matematika</b:JournalName>
    <b:Year>2021</b:Year>
    <b:RefOrder>18</b:RefOrder>
  </b:Source>
  <b:Source>
    <b:Tag>Aul18</b:Tag>
    <b:SourceType>JournalArticle</b:SourceType>
    <b:Guid>{20EF301C-8EC8-4DFA-A131-029DFD477025}</b:Guid>
    <b:Author>
      <b:Author>
        <b:NameList>
          <b:Person>
            <b:Last>Afridzal</b:Last>
            <b:First>Aulia</b:First>
          </b:Person>
        </b:NameList>
      </b:Author>
    </b:Author>
    <b:Title>Perbedaan Hasil Belajar Menggunakan Media Gambar dan Video Animasi Pada Materi Karangan Deskripsi di Kelas III SD Negeri 28 Banda Aceh</b:Title>
    <b:JournalName>Jurnal Tunas Bangsa</b:JournalName>
    <b:Year>2018</b:Year>
    <b:RefOrder>19</b:RefOrder>
  </b:Source>
  <b:Source>
    <b:Tag>Pra12</b:Tag>
    <b:SourceType>Book</b:SourceType>
    <b:Guid>{A92FCBE6-1512-4F95-9E61-53294E46A199}</b:Guid>
    <b:Author>
      <b:Author>
        <b:NameList>
          <b:Person>
            <b:Last>Prastowo</b:Last>
            <b:First>Andi</b:First>
          </b:Person>
        </b:NameList>
      </b:Author>
    </b:Author>
    <b:Title>Panduan Kreatif Membuat Bahan Ajar Inovatif</b:Title>
    <b:Year>2012</b:Year>
    <b:City>Yogyakarta</b:City>
    <b:Publisher>Diva Press</b:Publisher>
    <b:RefOrder>20</b:RefOrder>
  </b:Source>
  <b:Source>
    <b:Tag>Cor17</b:Tag>
    <b:SourceType>JournalArticle</b:SourceType>
    <b:Guid>{2799E52D-8315-4CD8-8190-220E781F9C7D}</b:Guid>
    <b:Title>Pengaruh Media Video Terhadap Motivasi Belajar dan Hasil Belajar Kognitif Pembelajaran IPA Kelas V Sekolah Dasar</b:Title>
    <b:Year>2017</b:Year>
    <b:Author>
      <b:Author>
        <b:NameList>
          <b:Person>
            <b:Last>Febriani</b:Last>
            <b:First>Corry</b:First>
          </b:Person>
        </b:NameList>
      </b:Author>
    </b:Author>
    <b:JournalName>Jurnal Prima Edukasia</b:JournalName>
    <b:RefOrder>21</b:RefOrder>
  </b:Source>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2</b:RefOrder>
  </b:Source>
  <b:Source>
    <b:Tag>Sam</b:Tag>
    <b:SourceType>Book</b:SourceType>
    <b:Guid>{029D2505-49EC-4306-BFD5-1E5FEDC18635}</b:Guid>
    <b:Year>2010</b:Year>
    <b:RefOrder>23</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4</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25</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26</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27</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28</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29</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30</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31</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32</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33</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34</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35</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36</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37</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38</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39</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40</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41</b:RefOrder>
  </b:Source>
  <b:Source>
    <b:Tag>Nor18</b:Tag>
    <b:SourceType>Book</b:SourceType>
    <b:Guid>{51790B45-8595-45D9-A886-182984DFA786}</b:Guid>
    <b:Title>Perkembangan Peserta Didik</b:Title>
    <b:Year>2018</b:Year>
    <b:Author>
      <b:Author>
        <b:NameList>
          <b:Person>
            <b:Last>Agustina</b:Last>
            <b:First>Nora</b:First>
          </b:Person>
        </b:NameList>
      </b:Author>
    </b:Author>
    <b:City>Yogyakarta</b:City>
    <b:Publisher>CV Budi Utama</b:Publishe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53E63B7-ABC3-43E7-A582-30F1A2C18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10</Pages>
  <Words>13058</Words>
  <Characters>74433</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7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21</cp:revision>
  <dcterms:created xsi:type="dcterms:W3CDTF">2020-12-15T04:18:00Z</dcterms:created>
  <dcterms:modified xsi:type="dcterms:W3CDTF">2022-03-02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ZOTERO_PREF_1">
    <vt:lpwstr>&lt;data data-version="3" zotero-version="5.0.96.3"&gt;&lt;session id="ik0DOaiG"/&gt;&lt;style id="http://www.zotero.org/styles/apa" locale="id-ID" hasBibliography="1" bibliographyStyleHasBeenSet="1"/&gt;&lt;prefs&gt;&lt;pref name="fieldType" value="Field"/&gt;&lt;/prefs&gt;&lt;/data&gt;</vt:lpwstr>
  </property>
</Properties>
</file>